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97A89" w14:textId="77777777" w:rsidR="003E7286" w:rsidRDefault="003E7286" w:rsidP="003E7286">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383C75F2" wp14:editId="02859BFC">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2C3E9EEE" w14:textId="77777777" w:rsidR="003E7286" w:rsidRDefault="003E7286" w:rsidP="003E7286">
      <w:pPr>
        <w:pStyle w:val="NoSpacing"/>
        <w:jc w:val="center"/>
        <w:rPr>
          <w:rFonts w:ascii="Arial" w:hAnsi="Arial" w:cs="Arial"/>
          <w:b/>
          <w:bCs/>
          <w:sz w:val="32"/>
          <w:szCs w:val="32"/>
        </w:rPr>
      </w:pPr>
    </w:p>
    <w:p w14:paraId="7963DD09" w14:textId="77777777" w:rsidR="003E7286" w:rsidRDefault="003E7286" w:rsidP="003E7286">
      <w:pPr>
        <w:pStyle w:val="NoSpacing"/>
        <w:rPr>
          <w:rFonts w:ascii="Arial" w:hAnsi="Arial" w:cs="Arial"/>
          <w:b/>
          <w:bCs/>
          <w:sz w:val="32"/>
          <w:szCs w:val="32"/>
        </w:rPr>
      </w:pPr>
    </w:p>
    <w:p w14:paraId="0723948A" w14:textId="77777777" w:rsidR="003E7286" w:rsidRDefault="003E7286" w:rsidP="003E7286">
      <w:pPr>
        <w:pStyle w:val="NoSpacing"/>
        <w:jc w:val="center"/>
        <w:rPr>
          <w:rFonts w:ascii="Arial" w:hAnsi="Arial" w:cs="Arial"/>
          <w:b/>
          <w:bCs/>
          <w:sz w:val="32"/>
          <w:szCs w:val="32"/>
        </w:rPr>
      </w:pPr>
    </w:p>
    <w:p w14:paraId="7B0625C1" w14:textId="77777777" w:rsidR="003E7286" w:rsidRDefault="003E7286" w:rsidP="003E7286">
      <w:pPr>
        <w:pStyle w:val="NoSpacing"/>
        <w:jc w:val="center"/>
        <w:rPr>
          <w:rFonts w:ascii="Arial" w:hAnsi="Arial" w:cs="Arial"/>
          <w:b/>
          <w:bCs/>
          <w:sz w:val="32"/>
          <w:szCs w:val="32"/>
        </w:rPr>
      </w:pPr>
    </w:p>
    <w:p w14:paraId="35E36316" w14:textId="77777777" w:rsidR="003E7286" w:rsidRDefault="003E7286" w:rsidP="003E7286">
      <w:pPr>
        <w:pStyle w:val="NoSpacing"/>
        <w:jc w:val="center"/>
        <w:rPr>
          <w:rFonts w:ascii="Arial" w:hAnsi="Arial" w:cs="Arial"/>
          <w:b/>
          <w:bCs/>
          <w:sz w:val="32"/>
          <w:szCs w:val="32"/>
        </w:rPr>
      </w:pPr>
    </w:p>
    <w:p w14:paraId="6F5D1423" w14:textId="77777777" w:rsidR="003E7286" w:rsidRDefault="003E7286" w:rsidP="003E7286">
      <w:pPr>
        <w:pStyle w:val="NoSpacing"/>
        <w:jc w:val="center"/>
        <w:rPr>
          <w:rFonts w:ascii="Arial" w:hAnsi="Arial" w:cs="Arial"/>
          <w:b/>
          <w:bCs/>
          <w:sz w:val="32"/>
          <w:szCs w:val="32"/>
        </w:rPr>
      </w:pPr>
    </w:p>
    <w:p w14:paraId="60DA780D" w14:textId="77777777" w:rsidR="003E7286" w:rsidRDefault="003E7286" w:rsidP="003E7286">
      <w:pPr>
        <w:pStyle w:val="NoSpacing"/>
        <w:jc w:val="center"/>
        <w:rPr>
          <w:rFonts w:ascii="Arial" w:hAnsi="Arial" w:cs="Arial"/>
          <w:b/>
          <w:bCs/>
          <w:sz w:val="32"/>
          <w:szCs w:val="32"/>
        </w:rPr>
      </w:pPr>
    </w:p>
    <w:p w14:paraId="53F7B121" w14:textId="051A00E2" w:rsidR="00667C47" w:rsidRDefault="00667C47" w:rsidP="00667C47">
      <w:pPr>
        <w:pStyle w:val="NoSpacing"/>
        <w:jc w:val="center"/>
        <w:rPr>
          <w:rFonts w:ascii="Arial" w:hAnsi="Arial" w:cs="Arial"/>
          <w:b/>
          <w:bCs/>
          <w:sz w:val="32"/>
          <w:szCs w:val="32"/>
        </w:rPr>
      </w:pPr>
    </w:p>
    <w:p w14:paraId="60532A49" w14:textId="77777777" w:rsidR="00667C47" w:rsidRDefault="00667C47" w:rsidP="004E41E4">
      <w:pPr>
        <w:pStyle w:val="NoSpacing"/>
        <w:rPr>
          <w:rFonts w:ascii="Arial" w:hAnsi="Arial" w:cs="Arial"/>
          <w:b/>
          <w:bCs/>
          <w:sz w:val="32"/>
          <w:szCs w:val="32"/>
        </w:rPr>
      </w:pPr>
      <w:r w:rsidRPr="00BC709B">
        <w:rPr>
          <w:rFonts w:ascii="Arial" w:hAnsi="Arial" w:cs="Arial"/>
          <w:b/>
          <w:bCs/>
          <w:sz w:val="32"/>
          <w:szCs w:val="32"/>
        </w:rPr>
        <w:t>LETTER OF MEDICAL NECESSITY</w:t>
      </w:r>
    </w:p>
    <w:p w14:paraId="718A108D" w14:textId="77777777" w:rsidR="00667C47" w:rsidRDefault="00667C47" w:rsidP="004E41E4">
      <w:pPr>
        <w:pStyle w:val="NoSpacing"/>
        <w:rPr>
          <w:rFonts w:ascii="Arial" w:hAnsi="Arial" w:cs="Arial"/>
          <w:b/>
          <w:bCs/>
          <w:sz w:val="32"/>
          <w:szCs w:val="32"/>
        </w:rPr>
      </w:pPr>
    </w:p>
    <w:p w14:paraId="58A9EFDA" w14:textId="5C13B953" w:rsidR="00667C47" w:rsidRDefault="00B965F0" w:rsidP="004E41E4">
      <w:pPr>
        <w:pStyle w:val="NoSpacing"/>
        <w:rPr>
          <w:rFonts w:ascii="Arial" w:hAnsi="Arial" w:cs="Arial"/>
          <w:b/>
          <w:bCs/>
          <w:sz w:val="28"/>
          <w:szCs w:val="28"/>
        </w:rPr>
      </w:pPr>
      <w:r>
        <w:rPr>
          <w:rFonts w:ascii="Arial" w:hAnsi="Arial" w:cs="Arial"/>
          <w:b/>
          <w:bCs/>
          <w:sz w:val="28"/>
          <w:szCs w:val="28"/>
        </w:rPr>
        <w:t>Ataxia Comprehensive Evaluation</w:t>
      </w:r>
    </w:p>
    <w:p w14:paraId="0A635724" w14:textId="77777777" w:rsidR="00667C47" w:rsidRDefault="00667C47" w:rsidP="00667C47">
      <w:pPr>
        <w:pStyle w:val="NoSpacing"/>
        <w:jc w:val="center"/>
        <w:rPr>
          <w:rFonts w:ascii="Arial" w:hAnsi="Arial" w:cs="Arial"/>
          <w:b/>
          <w:bCs/>
          <w:sz w:val="28"/>
          <w:szCs w:val="28"/>
        </w:rPr>
      </w:pPr>
    </w:p>
    <w:p w14:paraId="2012A47F" w14:textId="77777777" w:rsidR="00667C47" w:rsidRDefault="00667C47" w:rsidP="00667C47">
      <w:pPr>
        <w:pStyle w:val="NoSpacing"/>
        <w:rPr>
          <w:rFonts w:ascii="Arial" w:hAnsi="Arial" w:cs="Arial"/>
          <w:sz w:val="24"/>
          <w:szCs w:val="24"/>
        </w:rPr>
      </w:pPr>
    </w:p>
    <w:p w14:paraId="063D5A42" w14:textId="77777777" w:rsidR="00667C47" w:rsidRDefault="00667C47" w:rsidP="00667C47">
      <w:pPr>
        <w:pStyle w:val="NoSpacing"/>
        <w:jc w:val="center"/>
        <w:rPr>
          <w:rFonts w:ascii="Arial" w:hAnsi="Arial" w:cs="Arial"/>
          <w:sz w:val="24"/>
          <w:szCs w:val="24"/>
        </w:rPr>
      </w:pPr>
    </w:p>
    <w:p w14:paraId="7ABC3957" w14:textId="77777777" w:rsidR="00667C47" w:rsidRDefault="00667C47" w:rsidP="00667C47">
      <w:pPr>
        <w:pStyle w:val="NoSpacing"/>
        <w:jc w:val="center"/>
        <w:rPr>
          <w:rFonts w:ascii="Arial" w:hAnsi="Arial" w:cs="Arial"/>
          <w:sz w:val="24"/>
          <w:szCs w:val="24"/>
        </w:rPr>
      </w:pPr>
    </w:p>
    <w:p w14:paraId="21F0B49F" w14:textId="77777777" w:rsidR="00667C47" w:rsidRDefault="00667C47" w:rsidP="00667C47">
      <w:pPr>
        <w:pStyle w:val="NoSpacing"/>
        <w:jc w:val="center"/>
        <w:rPr>
          <w:rFonts w:ascii="Arial" w:hAnsi="Arial" w:cs="Arial"/>
          <w:sz w:val="24"/>
          <w:szCs w:val="24"/>
        </w:rPr>
      </w:pPr>
    </w:p>
    <w:p w14:paraId="2A4DEE89" w14:textId="77777777" w:rsidR="00667C47" w:rsidRDefault="00667C47" w:rsidP="00667C47">
      <w:pPr>
        <w:pStyle w:val="NoSpacing"/>
        <w:jc w:val="center"/>
        <w:rPr>
          <w:rFonts w:ascii="Arial" w:hAnsi="Arial" w:cs="Arial"/>
          <w:sz w:val="24"/>
          <w:szCs w:val="24"/>
        </w:rPr>
      </w:pPr>
    </w:p>
    <w:p w14:paraId="0AC4CF25" w14:textId="77777777" w:rsidR="00667C47" w:rsidRDefault="00667C47" w:rsidP="00667C47">
      <w:pPr>
        <w:pStyle w:val="NoSpacing"/>
        <w:jc w:val="center"/>
        <w:rPr>
          <w:rFonts w:ascii="Arial" w:hAnsi="Arial" w:cs="Arial"/>
          <w:sz w:val="24"/>
          <w:szCs w:val="24"/>
        </w:rPr>
      </w:pPr>
    </w:p>
    <w:p w14:paraId="3B4B7BF5" w14:textId="2CFF1D60" w:rsidR="00667C47" w:rsidRDefault="00667C47" w:rsidP="004E41E4">
      <w:pPr>
        <w:pStyle w:val="NoSpacing"/>
        <w:rPr>
          <w:rFonts w:ascii="Arial" w:hAnsi="Arial" w:cs="Arial"/>
          <w:b/>
          <w:bCs/>
          <w:sz w:val="24"/>
          <w:szCs w:val="24"/>
        </w:rPr>
      </w:pPr>
      <w:r w:rsidRPr="00BC709B">
        <w:rPr>
          <w:rFonts w:ascii="Arial" w:hAnsi="Arial" w:cs="Arial"/>
          <w:b/>
          <w:bCs/>
          <w:sz w:val="24"/>
          <w:szCs w:val="24"/>
        </w:rPr>
        <w:t>Instructions for Health</w:t>
      </w:r>
      <w:r w:rsidR="004E41E4">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59DF44B6" w14:textId="77777777" w:rsidR="00667C47" w:rsidRDefault="00667C47" w:rsidP="00667C47">
      <w:pPr>
        <w:pStyle w:val="NoSpacing"/>
        <w:jc w:val="center"/>
        <w:rPr>
          <w:rFonts w:ascii="Arial" w:hAnsi="Arial" w:cs="Arial"/>
          <w:b/>
          <w:bCs/>
          <w:sz w:val="24"/>
          <w:szCs w:val="24"/>
        </w:rPr>
      </w:pPr>
    </w:p>
    <w:p w14:paraId="655BEABC" w14:textId="77777777" w:rsidR="00667C47" w:rsidRDefault="00667C47" w:rsidP="004E41E4">
      <w:pPr>
        <w:pStyle w:val="NoSpacing"/>
        <w:numPr>
          <w:ilvl w:val="0"/>
          <w:numId w:val="5"/>
        </w:numPr>
        <w:ind w:left="360"/>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1249085D" w14:textId="77777777" w:rsidR="00667C47" w:rsidRPr="00E12B86" w:rsidRDefault="00667C47" w:rsidP="004E41E4">
      <w:pPr>
        <w:pStyle w:val="NoSpacing"/>
        <w:ind w:left="360"/>
        <w:rPr>
          <w:rFonts w:ascii="Arial" w:hAnsi="Arial" w:cs="Arial"/>
          <w:sz w:val="24"/>
          <w:szCs w:val="24"/>
        </w:rPr>
      </w:pPr>
    </w:p>
    <w:p w14:paraId="16D29800" w14:textId="14B8A504" w:rsidR="00667C47" w:rsidRPr="00E12B86" w:rsidRDefault="00667C47" w:rsidP="004E41E4">
      <w:pPr>
        <w:pStyle w:val="NoSpacing"/>
        <w:numPr>
          <w:ilvl w:val="0"/>
          <w:numId w:val="5"/>
        </w:numPr>
        <w:ind w:left="360"/>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w:t>
      </w:r>
      <w:r w:rsidR="007736E4">
        <w:rPr>
          <w:rFonts w:ascii="Arial" w:hAnsi="Arial" w:cs="Arial"/>
          <w:noProof/>
          <w:sz w:val="24"/>
          <w:szCs w:val="24"/>
          <w:highlight w:val="lightGray"/>
        </w:rPr>
        <w:t>a</w:t>
      </w:r>
      <w:r w:rsidRPr="00E12B86">
        <w:rPr>
          <w:rFonts w:ascii="Arial" w:hAnsi="Arial" w:cs="Arial"/>
          <w:noProof/>
          <w:sz w:val="24"/>
          <w:szCs w:val="24"/>
          <w:highlight w:val="lightGray"/>
        </w:rPr>
        <w:t>y</w:t>
      </w:r>
      <w:r w:rsidRPr="00E12B86">
        <w:rPr>
          <w:rFonts w:ascii="Arial" w:hAnsi="Arial" w:cs="Arial"/>
          <w:noProof/>
          <w:sz w:val="24"/>
          <w:szCs w:val="24"/>
        </w:rPr>
        <w:t xml:space="preserve"> on the template</w:t>
      </w:r>
    </w:p>
    <w:p w14:paraId="281E0507" w14:textId="77777777" w:rsidR="00667C47" w:rsidRDefault="00667C47" w:rsidP="004E41E4">
      <w:pPr>
        <w:pStyle w:val="ListParagraph"/>
        <w:ind w:left="360"/>
        <w:rPr>
          <w:rFonts w:ascii="Arial" w:hAnsi="Arial" w:cs="Arial"/>
          <w:noProof/>
        </w:rPr>
      </w:pPr>
    </w:p>
    <w:p w14:paraId="22B3ACE5" w14:textId="6B24FD65" w:rsidR="00667C47" w:rsidRPr="00E12B86" w:rsidRDefault="00667C47" w:rsidP="004E41E4">
      <w:pPr>
        <w:pStyle w:val="NoSpacing"/>
        <w:numPr>
          <w:ilvl w:val="0"/>
          <w:numId w:val="5"/>
        </w:numPr>
        <w:ind w:left="360"/>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w:t>
      </w:r>
      <w:r w:rsidR="00A746C0">
        <w:rPr>
          <w:rFonts w:ascii="Arial" w:hAnsi="Arial" w:cs="Arial"/>
          <w:sz w:val="24"/>
          <w:szCs w:val="24"/>
        </w:rPr>
        <w:t>Athena</w:t>
      </w:r>
      <w:r>
        <w:rPr>
          <w:rFonts w:ascii="Arial" w:hAnsi="Arial" w:cs="Arial"/>
          <w:sz w:val="24"/>
          <w:szCs w:val="24"/>
        </w:rPr>
        <w:t xml:space="preserve"> letterhead. There should be no </w:t>
      </w:r>
      <w:r w:rsidR="00A746C0">
        <w:rPr>
          <w:rFonts w:ascii="Arial" w:hAnsi="Arial" w:cs="Arial"/>
          <w:sz w:val="24"/>
          <w:szCs w:val="24"/>
        </w:rPr>
        <w:t>Athena</w:t>
      </w:r>
      <w:r>
        <w:rPr>
          <w:rFonts w:ascii="Arial" w:hAnsi="Arial" w:cs="Arial"/>
          <w:sz w:val="24"/>
          <w:szCs w:val="24"/>
        </w:rPr>
        <w:t xml:space="preserve"> branding on the letter.</w:t>
      </w:r>
    </w:p>
    <w:p w14:paraId="30FE8D6E" w14:textId="77777777" w:rsidR="00667C47" w:rsidRDefault="00667C47" w:rsidP="00214186">
      <w:pPr>
        <w:pStyle w:val="Title"/>
        <w:rPr>
          <w:rFonts w:ascii="Arial" w:hAnsi="Arial" w:cs="Arial"/>
          <w:noProof/>
          <w:sz w:val="20"/>
          <w:szCs w:val="20"/>
          <w:highlight w:val="lightGray"/>
        </w:rPr>
      </w:pPr>
    </w:p>
    <w:p w14:paraId="64ACCB14" w14:textId="77777777" w:rsidR="00667C47" w:rsidRDefault="00667C47">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2501F8D3" w14:textId="523EE8B7"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F3779C">
        <w:rPr>
          <w:rFonts w:ascii="Arial" w:hAnsi="Arial" w:cs="Arial"/>
          <w:noProof/>
          <w:sz w:val="20"/>
          <w:szCs w:val="20"/>
          <w:highlight w:val="lightGray"/>
        </w:rPr>
        <w:t>Ataxia Comprehensive Evaluation</w:t>
      </w:r>
      <w:r w:rsidR="0096313B" w:rsidRPr="00C23DDD">
        <w:rPr>
          <w:rFonts w:ascii="Arial" w:hAnsi="Arial" w:cs="Arial"/>
          <w:noProof/>
          <w:sz w:val="20"/>
          <w:szCs w:val="20"/>
          <w:highlight w:val="lightGray"/>
        </w:rPr>
        <w:t xml:space="preserve"> (</w:t>
      </w:r>
      <w:r w:rsidR="00591A99">
        <w:rPr>
          <w:rFonts w:ascii="Arial" w:hAnsi="Arial" w:cs="Arial"/>
          <w:noProof/>
          <w:sz w:val="20"/>
          <w:szCs w:val="20"/>
          <w:highlight w:val="lightGray"/>
        </w:rPr>
        <w:t>10</w:t>
      </w:r>
      <w:r w:rsidR="00CA373A">
        <w:rPr>
          <w:rFonts w:ascii="Arial" w:hAnsi="Arial" w:cs="Arial"/>
          <w:noProof/>
          <w:sz w:val="20"/>
          <w:szCs w:val="20"/>
          <w:highlight w:val="lightGray"/>
        </w:rPr>
        <w:t>.</w:t>
      </w:r>
      <w:r w:rsidR="00223B54">
        <w:rPr>
          <w:rFonts w:ascii="Arial" w:hAnsi="Arial" w:cs="Arial"/>
          <w:noProof/>
          <w:sz w:val="20"/>
          <w:szCs w:val="20"/>
          <w:highlight w:val="lightGray"/>
        </w:rPr>
        <w:t>26</w:t>
      </w:r>
      <w:r w:rsidR="0059383A">
        <w:rPr>
          <w:rFonts w:ascii="Arial" w:hAnsi="Arial" w:cs="Arial"/>
          <w:noProof/>
          <w:sz w:val="20"/>
          <w:szCs w:val="20"/>
          <w:highlight w:val="lightGray"/>
        </w:rPr>
        <w:t>.2021</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57B37D75" w14:textId="77777777" w:rsidR="00214186" w:rsidRPr="00C23DDD" w:rsidRDefault="00214186" w:rsidP="001E5F5E">
      <w:pPr>
        <w:rPr>
          <w:rFonts w:ascii="Arial" w:hAnsi="Arial" w:cs="Arial"/>
          <w:sz w:val="20"/>
          <w:szCs w:val="20"/>
        </w:rPr>
      </w:pPr>
    </w:p>
    <w:bookmarkEnd w:id="0"/>
    <w:p w14:paraId="1BE0E44C"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1DA2F594" w14:textId="77777777" w:rsidR="00214186" w:rsidRPr="00C23DDD" w:rsidRDefault="00214186" w:rsidP="00214186">
      <w:pPr>
        <w:rPr>
          <w:rFonts w:ascii="Arial" w:hAnsi="Arial" w:cs="Arial"/>
          <w:sz w:val="20"/>
          <w:szCs w:val="20"/>
        </w:rPr>
      </w:pPr>
    </w:p>
    <w:p w14:paraId="0FB3EA90" w14:textId="77777777" w:rsidR="00214186" w:rsidRPr="00C23DDD" w:rsidRDefault="00214186" w:rsidP="00214186">
      <w:pPr>
        <w:rPr>
          <w:rFonts w:ascii="Arial" w:hAnsi="Arial" w:cs="Arial"/>
          <w:sz w:val="20"/>
          <w:szCs w:val="20"/>
        </w:rPr>
      </w:pPr>
    </w:p>
    <w:p w14:paraId="043A47D8" w14:textId="77777777"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4AE2DF6B"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7CA1DD51"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F3779C">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68B45745" w14:textId="5A9A2609"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8F1C4A">
        <w:rPr>
          <w:rFonts w:ascii="Arial" w:hAnsi="Arial" w:cs="Arial"/>
          <w:sz w:val="20"/>
          <w:szCs w:val="20"/>
        </w:rPr>
        <w:t xml:space="preserve"> </w:t>
      </w:r>
      <w:r w:rsidRPr="00C23DDD">
        <w:rPr>
          <w:rFonts w:ascii="Arial" w:hAnsi="Arial" w:cs="Arial"/>
          <w:sz w:val="20"/>
          <w:szCs w:val="20"/>
        </w:rPr>
        <w:t xml:space="preserve"> </w:t>
      </w:r>
      <w:r w:rsidR="008F1C4A">
        <w:rPr>
          <w:rFonts w:ascii="Arial" w:hAnsi="Arial" w:cs="Arial"/>
          <w:sz w:val="20"/>
          <w:szCs w:val="20"/>
        </w:rPr>
        <w:fldChar w:fldCharType="begin">
          <w:ffData>
            <w:name w:val="Text7"/>
            <w:enabled/>
            <w:calcOnExit w:val="0"/>
            <w:textInput>
              <w:default w:val="&lt;zip code&gt;"/>
            </w:textInput>
          </w:ffData>
        </w:fldChar>
      </w:r>
      <w:bookmarkStart w:id="6" w:name="Text7"/>
      <w:r w:rsidR="008F1C4A">
        <w:rPr>
          <w:rFonts w:ascii="Arial" w:hAnsi="Arial" w:cs="Arial"/>
          <w:sz w:val="20"/>
          <w:szCs w:val="20"/>
        </w:rPr>
        <w:instrText xml:space="preserve"> FORMTEXT </w:instrText>
      </w:r>
      <w:r w:rsidR="008F1C4A">
        <w:rPr>
          <w:rFonts w:ascii="Arial" w:hAnsi="Arial" w:cs="Arial"/>
          <w:sz w:val="20"/>
          <w:szCs w:val="20"/>
        </w:rPr>
      </w:r>
      <w:r w:rsidR="008F1C4A">
        <w:rPr>
          <w:rFonts w:ascii="Arial" w:hAnsi="Arial" w:cs="Arial"/>
          <w:sz w:val="20"/>
          <w:szCs w:val="20"/>
        </w:rPr>
        <w:fldChar w:fldCharType="separate"/>
      </w:r>
      <w:r w:rsidR="008F1C4A">
        <w:rPr>
          <w:rFonts w:ascii="Arial" w:hAnsi="Arial" w:cs="Arial"/>
          <w:noProof/>
          <w:sz w:val="20"/>
          <w:szCs w:val="20"/>
        </w:rPr>
        <w:t>&lt;zip code&gt;</w:t>
      </w:r>
      <w:r w:rsidR="008F1C4A">
        <w:rPr>
          <w:rFonts w:ascii="Arial" w:hAnsi="Arial" w:cs="Arial"/>
          <w:sz w:val="20"/>
          <w:szCs w:val="20"/>
        </w:rPr>
        <w:fldChar w:fldCharType="end"/>
      </w:r>
      <w:bookmarkEnd w:id="6"/>
    </w:p>
    <w:p w14:paraId="6984F32A"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2C719130"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1BDBACBD"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557EA161"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7601F474"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440C0DC3" w14:textId="77777777" w:rsidR="00F45C7E" w:rsidRPr="00C23DDD" w:rsidRDefault="00F45C7E" w:rsidP="00F45C7E">
      <w:pPr>
        <w:rPr>
          <w:rFonts w:ascii="Arial" w:hAnsi="Arial" w:cs="Arial"/>
          <w:color w:val="0000FF"/>
          <w:sz w:val="20"/>
          <w:szCs w:val="20"/>
        </w:rPr>
      </w:pPr>
    </w:p>
    <w:p w14:paraId="1D78C2FD"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3CDD32E3" w14:textId="77777777" w:rsidR="00F45C7E" w:rsidRPr="00C23DDD" w:rsidRDefault="00F45C7E" w:rsidP="00F45C7E">
      <w:pPr>
        <w:rPr>
          <w:rFonts w:ascii="Arial" w:hAnsi="Arial" w:cs="Arial"/>
          <w:sz w:val="20"/>
          <w:szCs w:val="20"/>
        </w:rPr>
      </w:pPr>
    </w:p>
    <w:p w14:paraId="0CF5F32D" w14:textId="6E15D32A"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r w:rsidR="0037756C" w:rsidRPr="009F1B2E">
        <w:rPr>
          <w:rFonts w:ascii="Arial" w:hAnsi="Arial" w:cs="Arial"/>
          <w:color w:val="000000"/>
          <w:sz w:val="20"/>
          <w:szCs w:val="20"/>
        </w:rPr>
        <w:t>Ataxia, Comprehensive Evaluation</w:t>
      </w:r>
      <w:r w:rsidR="00C103DA">
        <w:rPr>
          <w:rFonts w:ascii="Arial" w:hAnsi="Arial" w:cs="Arial"/>
          <w:color w:val="000000"/>
          <w:sz w:val="20"/>
          <w:szCs w:val="20"/>
        </w:rPr>
        <w:t xml:space="preserve"> offered by Athena</w:t>
      </w:r>
      <w:r w:rsidR="00C103DA" w:rsidRPr="00C23DDD">
        <w:rPr>
          <w:rFonts w:ascii="Arial" w:hAnsi="Arial" w:cs="Arial"/>
          <w:color w:val="000000"/>
          <w:sz w:val="20"/>
          <w:szCs w:val="20"/>
        </w:rPr>
        <w:t xml:space="preserve"> Diagnostics</w:t>
      </w:r>
      <w:r w:rsidR="00C103DA" w:rsidRPr="009F632A">
        <w:rPr>
          <w:rFonts w:ascii="Arial" w:hAnsi="Arial" w:cs="Arial"/>
          <w:color w:val="000000"/>
          <w:sz w:val="20"/>
          <w:szCs w:val="20"/>
          <w:vertAlign w:val="superscript"/>
        </w:rPr>
        <w:t>®</w:t>
      </w:r>
      <w:r w:rsidR="00C103DA">
        <w:rPr>
          <w:rFonts w:ascii="Arial" w:hAnsi="Arial" w:cs="Arial"/>
          <w:color w:val="000000"/>
          <w:sz w:val="20"/>
          <w:szCs w:val="20"/>
        </w:rPr>
        <w:t>.</w:t>
      </w:r>
      <w:r w:rsidR="00103B39">
        <w:rPr>
          <w:rFonts w:ascii="Arial" w:hAnsi="Arial" w:cs="Arial"/>
          <w:color w:val="000000"/>
          <w:sz w:val="20"/>
          <w:szCs w:val="20"/>
        </w:rPr>
        <w:t xml:space="preserve"> This test </w:t>
      </w:r>
      <w:r w:rsidR="00805859">
        <w:rPr>
          <w:rFonts w:ascii="Arial" w:hAnsi="Arial" w:cs="Arial"/>
          <w:color w:val="000000"/>
          <w:sz w:val="20"/>
          <w:szCs w:val="20"/>
        </w:rPr>
        <w:t xml:space="preserve">analyzes </w:t>
      </w:r>
      <w:r w:rsidR="00391AA6">
        <w:rPr>
          <w:rFonts w:ascii="Arial" w:hAnsi="Arial" w:cs="Arial"/>
          <w:color w:val="000000"/>
          <w:sz w:val="20"/>
          <w:szCs w:val="20"/>
        </w:rPr>
        <w:t>4</w:t>
      </w:r>
      <w:r w:rsidR="009B66FA">
        <w:rPr>
          <w:rFonts w:ascii="Arial" w:hAnsi="Arial" w:cs="Arial"/>
          <w:color w:val="000000"/>
          <w:sz w:val="20"/>
          <w:szCs w:val="20"/>
        </w:rPr>
        <w:t>2</w:t>
      </w:r>
      <w:r w:rsidR="00391AA6">
        <w:rPr>
          <w:rFonts w:ascii="Arial" w:hAnsi="Arial" w:cs="Arial"/>
          <w:color w:val="000000"/>
          <w:sz w:val="20"/>
          <w:szCs w:val="20"/>
        </w:rPr>
        <w:t xml:space="preserve"> genes</w:t>
      </w:r>
      <w:r w:rsidR="00FA487B">
        <w:rPr>
          <w:rFonts w:ascii="Arial" w:hAnsi="Arial" w:cs="Arial"/>
          <w:color w:val="000000"/>
          <w:sz w:val="20"/>
          <w:szCs w:val="20"/>
        </w:rPr>
        <w:t xml:space="preserve"> </w:t>
      </w:r>
      <w:r w:rsidR="00D85813">
        <w:rPr>
          <w:rFonts w:ascii="Arial" w:hAnsi="Arial" w:cs="Arial"/>
          <w:color w:val="000000"/>
          <w:sz w:val="20"/>
          <w:szCs w:val="20"/>
        </w:rPr>
        <w:t xml:space="preserve">for pathogenic </w:t>
      </w:r>
      <w:r w:rsidR="00D25E64">
        <w:rPr>
          <w:rFonts w:ascii="Arial" w:hAnsi="Arial" w:cs="Arial"/>
          <w:color w:val="000000"/>
          <w:sz w:val="20"/>
          <w:szCs w:val="20"/>
        </w:rPr>
        <w:t>va</w:t>
      </w:r>
      <w:r w:rsidR="00D85813">
        <w:rPr>
          <w:rFonts w:ascii="Arial" w:hAnsi="Arial" w:cs="Arial"/>
          <w:color w:val="000000"/>
          <w:sz w:val="20"/>
          <w:szCs w:val="20"/>
        </w:rPr>
        <w:t xml:space="preserve">riants </w:t>
      </w:r>
      <w:r w:rsidR="00BB0C01">
        <w:rPr>
          <w:rFonts w:ascii="Arial" w:hAnsi="Arial" w:cs="Arial"/>
          <w:color w:val="000000"/>
          <w:sz w:val="20"/>
          <w:szCs w:val="20"/>
        </w:rPr>
        <w:t>or repeat expansions associated with</w:t>
      </w:r>
      <w:r w:rsidR="006170ED" w:rsidRPr="006170ED">
        <w:rPr>
          <w:rFonts w:ascii="Arial" w:hAnsi="Arial" w:cs="Arial"/>
          <w:color w:val="000000"/>
          <w:sz w:val="20"/>
          <w:szCs w:val="20"/>
        </w:rPr>
        <w:t xml:space="preserve"> </w:t>
      </w:r>
      <w:r w:rsidR="006170ED">
        <w:rPr>
          <w:rFonts w:ascii="Arial" w:hAnsi="Arial" w:cs="Arial"/>
          <w:color w:val="000000"/>
          <w:sz w:val="20"/>
          <w:szCs w:val="20"/>
        </w:rPr>
        <w:t>hereditary ataxias exhibiting</w:t>
      </w:r>
      <w:r w:rsidR="00BB0C01">
        <w:rPr>
          <w:rFonts w:ascii="Arial" w:hAnsi="Arial" w:cs="Arial"/>
          <w:color w:val="000000"/>
          <w:sz w:val="20"/>
          <w:szCs w:val="20"/>
        </w:rPr>
        <w:t xml:space="preserve"> </w:t>
      </w:r>
      <w:r w:rsidR="00103B39">
        <w:rPr>
          <w:rFonts w:ascii="Arial" w:hAnsi="Arial" w:cs="Arial"/>
          <w:color w:val="000000"/>
          <w:sz w:val="20"/>
          <w:szCs w:val="20"/>
        </w:rPr>
        <w:t xml:space="preserve">an </w:t>
      </w:r>
      <w:r w:rsidR="00F601F4">
        <w:rPr>
          <w:rFonts w:ascii="Arial" w:hAnsi="Arial" w:cs="Arial"/>
          <w:color w:val="000000"/>
          <w:sz w:val="20"/>
          <w:szCs w:val="20"/>
        </w:rPr>
        <w:t>autosomal dominant</w:t>
      </w:r>
      <w:r w:rsidR="001D4CF4">
        <w:rPr>
          <w:rFonts w:ascii="Arial" w:hAnsi="Arial" w:cs="Arial"/>
          <w:color w:val="000000"/>
          <w:sz w:val="20"/>
          <w:szCs w:val="20"/>
        </w:rPr>
        <w:t xml:space="preserve"> (AD</w:t>
      </w:r>
      <w:r w:rsidR="003F34CD">
        <w:rPr>
          <w:rFonts w:ascii="Arial" w:hAnsi="Arial" w:cs="Arial"/>
          <w:color w:val="000000"/>
          <w:sz w:val="20"/>
          <w:szCs w:val="20"/>
        </w:rPr>
        <w:t>; 1 copy of a pathogenic alteration causes disease</w:t>
      </w:r>
      <w:r w:rsidR="001D4CF4">
        <w:rPr>
          <w:rFonts w:ascii="Arial" w:hAnsi="Arial" w:cs="Arial"/>
          <w:color w:val="000000"/>
          <w:sz w:val="20"/>
          <w:szCs w:val="20"/>
        </w:rPr>
        <w:t>)</w:t>
      </w:r>
      <w:r w:rsidR="00F601F4">
        <w:rPr>
          <w:rFonts w:ascii="Arial" w:hAnsi="Arial" w:cs="Arial"/>
          <w:color w:val="000000"/>
          <w:sz w:val="20"/>
          <w:szCs w:val="20"/>
        </w:rPr>
        <w:t xml:space="preserve"> </w:t>
      </w:r>
      <w:r w:rsidR="00E330E9">
        <w:rPr>
          <w:rFonts w:ascii="Arial" w:hAnsi="Arial" w:cs="Arial"/>
          <w:color w:val="000000"/>
          <w:sz w:val="20"/>
          <w:szCs w:val="20"/>
        </w:rPr>
        <w:t xml:space="preserve">or </w:t>
      </w:r>
      <w:r w:rsidR="00F601F4">
        <w:rPr>
          <w:rFonts w:ascii="Arial" w:hAnsi="Arial" w:cs="Arial"/>
          <w:color w:val="000000"/>
          <w:sz w:val="20"/>
          <w:szCs w:val="20"/>
        </w:rPr>
        <w:t>autosomal recessive</w:t>
      </w:r>
      <w:r w:rsidR="001D4CF4">
        <w:rPr>
          <w:rFonts w:ascii="Arial" w:hAnsi="Arial" w:cs="Arial"/>
          <w:color w:val="000000"/>
          <w:sz w:val="20"/>
          <w:szCs w:val="20"/>
        </w:rPr>
        <w:t xml:space="preserve"> (AR</w:t>
      </w:r>
      <w:r w:rsidR="0064601E">
        <w:rPr>
          <w:rFonts w:ascii="Arial" w:hAnsi="Arial" w:cs="Arial"/>
          <w:color w:val="000000"/>
          <w:sz w:val="20"/>
          <w:szCs w:val="20"/>
        </w:rPr>
        <w:t xml:space="preserve">; 2 copies of a pathogenic alteration are required </w:t>
      </w:r>
      <w:r w:rsidR="009B4480">
        <w:rPr>
          <w:rFonts w:ascii="Arial" w:hAnsi="Arial" w:cs="Arial"/>
          <w:color w:val="000000"/>
          <w:sz w:val="20"/>
          <w:szCs w:val="20"/>
        </w:rPr>
        <w:t>for</w:t>
      </w:r>
      <w:r w:rsidR="0064601E">
        <w:rPr>
          <w:rFonts w:ascii="Arial" w:hAnsi="Arial" w:cs="Arial"/>
          <w:color w:val="000000"/>
          <w:sz w:val="20"/>
          <w:szCs w:val="20"/>
        </w:rPr>
        <w:t xml:space="preserve"> disease</w:t>
      </w:r>
      <w:r w:rsidR="001D4CF4">
        <w:rPr>
          <w:rFonts w:ascii="Arial" w:hAnsi="Arial" w:cs="Arial"/>
          <w:color w:val="000000"/>
          <w:sz w:val="20"/>
          <w:szCs w:val="20"/>
        </w:rPr>
        <w:t>)</w:t>
      </w:r>
      <w:r w:rsidR="00937441">
        <w:rPr>
          <w:rFonts w:ascii="Arial" w:hAnsi="Arial" w:cs="Arial"/>
          <w:color w:val="000000"/>
          <w:sz w:val="20"/>
          <w:szCs w:val="20"/>
        </w:rPr>
        <w:t xml:space="preserve"> mode</w:t>
      </w:r>
      <w:r w:rsidR="00103B39">
        <w:rPr>
          <w:rFonts w:ascii="Arial" w:hAnsi="Arial" w:cs="Arial"/>
          <w:color w:val="000000"/>
          <w:sz w:val="20"/>
          <w:szCs w:val="20"/>
        </w:rPr>
        <w:t xml:space="preserve"> of inheritance</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E41FFF" w:rsidRPr="009F1B2E">
        <w:rPr>
          <w:rFonts w:ascii="Arial" w:hAnsi="Arial" w:cs="Arial"/>
          <w:color w:val="000000"/>
          <w:sz w:val="20"/>
          <w:szCs w:val="20"/>
        </w:rPr>
        <w:t>Ataxia, Comprehensive Evaluation</w:t>
      </w:r>
      <w:r w:rsidR="00380BD2">
        <w:rPr>
          <w:rFonts w:ascii="Arial" w:hAnsi="Arial" w:cs="Arial"/>
          <w:color w:val="000000"/>
          <w:sz w:val="20"/>
          <w:szCs w:val="20"/>
        </w:rPr>
        <w:t>,</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380BD2">
        <w:rPr>
          <w:rFonts w:ascii="Arial" w:hAnsi="Arial" w:cs="Arial"/>
          <w:sz w:val="20"/>
          <w:szCs w:val="20"/>
        </w:rPr>
        <w:t>my</w:t>
      </w:r>
      <w:r w:rsidR="00021874" w:rsidRPr="00C23DDD">
        <w:rPr>
          <w:rFonts w:ascii="Arial" w:hAnsi="Arial" w:cs="Arial"/>
          <w:sz w:val="20"/>
          <w:szCs w:val="20"/>
        </w:rPr>
        <w:t xml:space="preserv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 xml:space="preserve">Results from the test will be used to guide appropriate medical care for </w:t>
      </w:r>
      <w:r w:rsidR="00380BD2">
        <w:rPr>
          <w:rFonts w:ascii="Arial" w:hAnsi="Arial" w:cs="Arial"/>
          <w:sz w:val="20"/>
          <w:szCs w:val="20"/>
        </w:rPr>
        <w:t>my</w:t>
      </w:r>
      <w:r w:rsidR="00021874" w:rsidRPr="00C23DDD">
        <w:rPr>
          <w:rFonts w:ascii="Arial" w:hAnsi="Arial" w:cs="Arial"/>
          <w:sz w:val="20"/>
          <w:szCs w:val="20"/>
        </w:rPr>
        <w:t xml:space="preserve"> patient.</w:t>
      </w:r>
    </w:p>
    <w:p w14:paraId="527ECE7A" w14:textId="77777777" w:rsidR="00F45C7E" w:rsidRPr="00C23DDD" w:rsidRDefault="00F45C7E" w:rsidP="00F45C7E">
      <w:pPr>
        <w:rPr>
          <w:rFonts w:ascii="Arial" w:hAnsi="Arial" w:cs="Arial"/>
          <w:sz w:val="20"/>
          <w:szCs w:val="20"/>
        </w:rPr>
      </w:pPr>
    </w:p>
    <w:p w14:paraId="65C402F2"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2BB1FBF2" w14:textId="77777777" w:rsidR="00021874" w:rsidRPr="00C23DDD" w:rsidRDefault="00021874" w:rsidP="00F45C7E">
      <w:pPr>
        <w:rPr>
          <w:rFonts w:ascii="Arial" w:hAnsi="Arial" w:cs="Arial"/>
          <w:b/>
          <w:sz w:val="20"/>
          <w:szCs w:val="20"/>
        </w:rPr>
      </w:pPr>
    </w:p>
    <w:bookmarkStart w:id="12" w:name="Text23"/>
    <w:p w14:paraId="661B3A52" w14:textId="3879FE44"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2"/>
      <w:r w:rsidR="00F45C7E" w:rsidRPr="00C23DDD">
        <w:rPr>
          <w:rFonts w:ascii="Arial" w:hAnsi="Arial" w:cs="Arial"/>
          <w:color w:val="000000"/>
          <w:sz w:val="20"/>
          <w:szCs w:val="20"/>
        </w:rPr>
        <w:t xml:space="preserve"> is a </w:t>
      </w:r>
      <w:bookmarkStart w:id="13" w:name="Text24"/>
      <w:r w:rsidRPr="00C23DDD">
        <w:rPr>
          <w:rFonts w:ascii="Arial" w:hAnsi="Arial" w:cs="Arial"/>
          <w:color w:val="000000"/>
          <w:sz w:val="20"/>
          <w:szCs w:val="20"/>
        </w:rPr>
        <w:fldChar w:fldCharType="begin">
          <w:ffData>
            <w:name w:val="Text24"/>
            <w:enabled/>
            <w:calcOnExit w:val="0"/>
            <w:textInput>
              <w:default w:val="&lt;age&gt; "/>
              <w:maxLength w:val="6"/>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 xml:space="preserve">&lt;age&gt; </w:t>
      </w:r>
      <w:r w:rsidRPr="00C23DDD">
        <w:rPr>
          <w:rFonts w:ascii="Arial" w:hAnsi="Arial" w:cs="Arial"/>
          <w:color w:val="000000"/>
          <w:sz w:val="20"/>
          <w:szCs w:val="20"/>
        </w:rPr>
        <w:fldChar w:fldCharType="end"/>
      </w:r>
      <w:bookmarkEnd w:id="13"/>
      <w:r w:rsidR="009F632A">
        <w:rPr>
          <w:rFonts w:ascii="Arial" w:hAnsi="Arial" w:cs="Arial"/>
          <w:color w:val="000000"/>
          <w:sz w:val="20"/>
          <w:szCs w:val="20"/>
        </w:rPr>
        <w:t>-</w:t>
      </w:r>
      <w:r w:rsidR="00133CE9" w:rsidRPr="00C23DDD">
        <w:rPr>
          <w:rFonts w:ascii="Arial" w:hAnsi="Arial" w:cs="Arial"/>
          <w:color w:val="000000"/>
          <w:sz w:val="20"/>
          <w:szCs w:val="20"/>
        </w:rPr>
        <w:t>year</w:t>
      </w:r>
      <w:r w:rsidR="00133CE9">
        <w:rPr>
          <w:rFonts w:ascii="Arial" w:hAnsi="Arial" w:cs="Arial"/>
          <w:color w:val="000000"/>
          <w:sz w:val="20"/>
          <w:szCs w:val="20"/>
        </w:rPr>
        <w:t>-</w:t>
      </w:r>
      <w:r w:rsidR="00F45C7E" w:rsidRPr="00C23DDD">
        <w:rPr>
          <w:rFonts w:ascii="Arial" w:hAnsi="Arial" w:cs="Arial"/>
          <w:color w:val="000000"/>
          <w:sz w:val="20"/>
          <w:szCs w:val="20"/>
        </w:rPr>
        <w:t xml:space="preserve">old </w:t>
      </w:r>
      <w:r w:rsidR="00397943">
        <w:rPr>
          <w:rFonts w:ascii="Arial" w:hAnsi="Arial" w:cs="Arial"/>
          <w:color w:val="000000"/>
          <w:sz w:val="20"/>
          <w:szCs w:val="20"/>
        </w:rPr>
        <w:fldChar w:fldCharType="begin">
          <w:ffData>
            <w:name w:val="Text25"/>
            <w:enabled/>
            <w:calcOnExit w:val="0"/>
            <w:textInput>
              <w:default w:val="&lt;gender&gt;"/>
              <w:maxLength w:val="10"/>
            </w:textInput>
          </w:ffData>
        </w:fldChar>
      </w:r>
      <w:bookmarkStart w:id="14" w:name="Text25"/>
      <w:r w:rsidR="00397943">
        <w:rPr>
          <w:rFonts w:ascii="Arial" w:hAnsi="Arial" w:cs="Arial"/>
          <w:color w:val="000000"/>
          <w:sz w:val="20"/>
          <w:szCs w:val="20"/>
        </w:rPr>
        <w:instrText xml:space="preserve"> FORMTEXT </w:instrText>
      </w:r>
      <w:r w:rsidR="00397943">
        <w:rPr>
          <w:rFonts w:ascii="Arial" w:hAnsi="Arial" w:cs="Arial"/>
          <w:color w:val="000000"/>
          <w:sz w:val="20"/>
          <w:szCs w:val="20"/>
        </w:rPr>
      </w:r>
      <w:r w:rsidR="00397943">
        <w:rPr>
          <w:rFonts w:ascii="Arial" w:hAnsi="Arial" w:cs="Arial"/>
          <w:color w:val="000000"/>
          <w:sz w:val="20"/>
          <w:szCs w:val="20"/>
        </w:rPr>
        <w:fldChar w:fldCharType="separate"/>
      </w:r>
      <w:r w:rsidR="00397943">
        <w:rPr>
          <w:rFonts w:ascii="Arial" w:hAnsi="Arial" w:cs="Arial"/>
          <w:noProof/>
          <w:color w:val="000000"/>
          <w:sz w:val="20"/>
          <w:szCs w:val="20"/>
        </w:rPr>
        <w:t>&lt;gender&gt;</w:t>
      </w:r>
      <w:r w:rsidR="00397943">
        <w:rPr>
          <w:rFonts w:ascii="Arial" w:hAnsi="Arial" w:cs="Arial"/>
          <w:color w:val="000000"/>
          <w:sz w:val="20"/>
          <w:szCs w:val="20"/>
        </w:rPr>
        <w:fldChar w:fldCharType="end"/>
      </w:r>
      <w:bookmarkEnd w:id="14"/>
      <w:r w:rsidR="00F45C7E" w:rsidRPr="00C23DDD">
        <w:rPr>
          <w:rFonts w:ascii="Arial" w:hAnsi="Arial" w:cs="Arial"/>
          <w:color w:val="000000"/>
          <w:sz w:val="20"/>
          <w:szCs w:val="20"/>
        </w:rPr>
        <w:t xml:space="preserve"> with a suspected diagnosis of </w:t>
      </w:r>
      <w:r w:rsidR="006451D4">
        <w:rPr>
          <w:rFonts w:ascii="Arial" w:hAnsi="Arial" w:cs="Arial"/>
          <w:color w:val="000000"/>
          <w:sz w:val="20"/>
          <w:szCs w:val="20"/>
        </w:rPr>
        <w:t>hereditary ataxia</w:t>
      </w:r>
      <w:r w:rsidR="00F7005A">
        <w:rPr>
          <w:rFonts w:ascii="Arial" w:hAnsi="Arial" w:cs="Arial"/>
          <w:color w:val="000000"/>
          <w:sz w:val="20"/>
          <w:szCs w:val="20"/>
        </w:rPr>
        <w:t>.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F7005A">
        <w:rPr>
          <w:rFonts w:ascii="Arial" w:hAnsi="Arial" w:cs="Arial"/>
          <w:color w:val="000000"/>
          <w:sz w:val="20"/>
          <w:szCs w:val="20"/>
        </w:rPr>
        <w:t>:</w:t>
      </w:r>
    </w:p>
    <w:p w14:paraId="3D99399A"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5"/>
    </w:p>
    <w:p w14:paraId="3A438C4E"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6"/>
    </w:p>
    <w:p w14:paraId="4C6A717D" w14:textId="77777777" w:rsidR="00021874" w:rsidRDefault="00021874" w:rsidP="00F45C7E">
      <w:pPr>
        <w:rPr>
          <w:rFonts w:ascii="Arial" w:hAnsi="Arial" w:cs="Arial"/>
          <w:color w:val="0000FF"/>
          <w:sz w:val="20"/>
          <w:szCs w:val="20"/>
        </w:rPr>
      </w:pPr>
    </w:p>
    <w:p w14:paraId="2A90AA7E" w14:textId="77777777" w:rsidR="00BD741B" w:rsidRDefault="00E12644" w:rsidP="00F45C7E">
      <w:pPr>
        <w:rPr>
          <w:rFonts w:ascii="Arial" w:hAnsi="Arial" w:cs="Arial"/>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 Relevant information may include results of prior testing, such as an MRI scan and tests for hypothyroidism, and results of a physical examination and patient consultation.&gt;"/>
            </w:textInput>
          </w:ffData>
        </w:fldChar>
      </w:r>
      <w:bookmarkStart w:id="17"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 Relevant information may include results of prior testing, such as an MRI scan and tests for hypothyroidism, and results of a physical examination and patient consultation.&gt;</w:t>
      </w:r>
      <w:r>
        <w:rPr>
          <w:rFonts w:ascii="Arial" w:hAnsi="Arial" w:cs="Arial"/>
          <w:sz w:val="20"/>
          <w:szCs w:val="20"/>
          <w:highlight w:val="lightGray"/>
        </w:rPr>
        <w:fldChar w:fldCharType="end"/>
      </w:r>
      <w:bookmarkEnd w:id="17"/>
    </w:p>
    <w:p w14:paraId="0AE974B3" w14:textId="77777777" w:rsidR="00CE7964" w:rsidRPr="00BD741B" w:rsidRDefault="00CE7964" w:rsidP="00F45C7E">
      <w:pPr>
        <w:rPr>
          <w:rFonts w:ascii="Arial" w:hAnsi="Arial" w:cs="Arial"/>
          <w:b/>
          <w:sz w:val="20"/>
          <w:szCs w:val="20"/>
        </w:rPr>
      </w:pPr>
    </w:p>
    <w:p w14:paraId="392EB119" w14:textId="77777777" w:rsidR="00021874" w:rsidRDefault="00EF3F0D" w:rsidP="00F45C7E">
      <w:pPr>
        <w:rPr>
          <w:rFonts w:ascii="Arial" w:hAnsi="Arial" w:cs="Arial"/>
          <w:sz w:val="20"/>
          <w:szCs w:val="20"/>
        </w:rPr>
      </w:pPr>
      <w:r>
        <w:rPr>
          <w:rFonts w:ascii="Arial" w:hAnsi="Arial" w:cs="Arial"/>
          <w:sz w:val="20"/>
          <w:szCs w:val="20"/>
          <w:highlight w:val="lightGray"/>
        </w:rPr>
        <w:fldChar w:fldCharType="begin">
          <w:ffData>
            <w:name w:val="Text47"/>
            <w:enabled/>
            <w:calcOnExit w:val="0"/>
            <w:textInput>
              <w:default w:val="&lt;Note family or other personal history, or lack therof, if relevant. Consider including information on both neurological and non-neurological problems, such as movement disorders, spasticity, peripheral neuropathy, intellectual impairment, etc.&gt;"/>
            </w:textInput>
          </w:ffData>
        </w:fldChar>
      </w:r>
      <w:bookmarkStart w:id="18" w:name="Text47"/>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Note family or other personal history, or lack therof, if relevant. Consider including information on both neurological and non-neurological problems, such as movement disorders, spasticity, peripheral neuropathy, intellectual impairment, etc.&gt;</w:t>
      </w:r>
      <w:r>
        <w:rPr>
          <w:rFonts w:ascii="Arial" w:hAnsi="Arial" w:cs="Arial"/>
          <w:sz w:val="20"/>
          <w:szCs w:val="20"/>
          <w:highlight w:val="lightGray"/>
        </w:rPr>
        <w:fldChar w:fldCharType="end"/>
      </w:r>
      <w:bookmarkEnd w:id="18"/>
    </w:p>
    <w:p w14:paraId="4F4CDD27" w14:textId="77777777" w:rsidR="005E66CD" w:rsidRPr="00C23DDD" w:rsidRDefault="005E66CD" w:rsidP="00F45C7E">
      <w:pPr>
        <w:rPr>
          <w:rFonts w:ascii="Arial" w:hAnsi="Arial" w:cs="Arial"/>
          <w:sz w:val="20"/>
          <w:szCs w:val="20"/>
        </w:rPr>
      </w:pPr>
    </w:p>
    <w:p w14:paraId="52CD0F89" w14:textId="77777777" w:rsidR="00021874" w:rsidRPr="00C23DDD" w:rsidRDefault="00021874" w:rsidP="00F45C7E">
      <w:pPr>
        <w:rPr>
          <w:rFonts w:ascii="Arial" w:hAnsi="Arial" w:cs="Arial"/>
          <w:sz w:val="20"/>
          <w:szCs w:val="20"/>
        </w:rPr>
      </w:pPr>
    </w:p>
    <w:p w14:paraId="1FD9E9F7" w14:textId="6AA84030"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 xml:space="preserve">Rationale for </w:t>
      </w:r>
      <w:r w:rsidR="002B11C9">
        <w:rPr>
          <w:rFonts w:ascii="Arial" w:hAnsi="Arial" w:cs="Arial"/>
          <w:b/>
          <w:color w:val="000000"/>
          <w:sz w:val="20"/>
          <w:szCs w:val="20"/>
        </w:rPr>
        <w:t>t</w:t>
      </w:r>
      <w:r w:rsidR="002B11C9" w:rsidRPr="00C23DDD">
        <w:rPr>
          <w:rFonts w:ascii="Arial" w:hAnsi="Arial" w:cs="Arial"/>
          <w:b/>
          <w:color w:val="000000"/>
          <w:sz w:val="20"/>
          <w:szCs w:val="20"/>
        </w:rPr>
        <w:t>esting</w:t>
      </w:r>
    </w:p>
    <w:p w14:paraId="05F1717D" w14:textId="77777777" w:rsidR="00C23DDD" w:rsidRPr="00C23DDD" w:rsidRDefault="00C23DDD" w:rsidP="00F45C7E">
      <w:pPr>
        <w:rPr>
          <w:rFonts w:ascii="Arial" w:hAnsi="Arial" w:cs="Arial"/>
          <w:b/>
          <w:color w:val="000000"/>
          <w:sz w:val="20"/>
          <w:szCs w:val="20"/>
        </w:rPr>
      </w:pPr>
    </w:p>
    <w:p w14:paraId="1A9B8A33" w14:textId="1CF09675" w:rsidR="00F45C7E" w:rsidRDefault="00EB4E3D" w:rsidP="00F45C7E">
      <w:pPr>
        <w:rPr>
          <w:rFonts w:ascii="Arial" w:hAnsi="Arial" w:cs="Arial"/>
          <w:color w:val="000000"/>
          <w:sz w:val="20"/>
          <w:szCs w:val="20"/>
        </w:rPr>
      </w:pPr>
      <w:r>
        <w:rPr>
          <w:rFonts w:ascii="Arial" w:hAnsi="Arial" w:cs="Arial"/>
          <w:color w:val="000000"/>
          <w:sz w:val="20"/>
          <w:szCs w:val="20"/>
        </w:rPr>
        <w:t>H</w:t>
      </w:r>
      <w:r w:rsidR="00F94FFD">
        <w:rPr>
          <w:rFonts w:ascii="Arial" w:hAnsi="Arial" w:cs="Arial"/>
          <w:color w:val="000000"/>
          <w:sz w:val="20"/>
          <w:szCs w:val="20"/>
        </w:rPr>
        <w:t>ereditary ataxias</w:t>
      </w:r>
      <w:r w:rsidR="00900D04">
        <w:rPr>
          <w:rFonts w:ascii="Arial" w:hAnsi="Arial" w:cs="Arial"/>
          <w:color w:val="000000"/>
          <w:sz w:val="20"/>
          <w:szCs w:val="20"/>
        </w:rPr>
        <w:t xml:space="preserve"> compose a group of </w:t>
      </w:r>
      <w:r w:rsidR="00010061">
        <w:rPr>
          <w:rFonts w:ascii="Arial" w:hAnsi="Arial" w:cs="Arial"/>
          <w:color w:val="000000"/>
          <w:sz w:val="20"/>
          <w:szCs w:val="20"/>
        </w:rPr>
        <w:t>diseases</w:t>
      </w:r>
      <w:r w:rsidR="00F94FFD">
        <w:rPr>
          <w:rFonts w:ascii="Arial" w:hAnsi="Arial" w:cs="Arial"/>
          <w:color w:val="000000"/>
          <w:sz w:val="20"/>
          <w:szCs w:val="20"/>
        </w:rPr>
        <w:t xml:space="preserve"> characterized by incoordination o</w:t>
      </w:r>
      <w:r w:rsidR="00AF7E68">
        <w:rPr>
          <w:rFonts w:ascii="Arial" w:hAnsi="Arial" w:cs="Arial"/>
          <w:color w:val="000000"/>
          <w:sz w:val="20"/>
          <w:szCs w:val="20"/>
        </w:rPr>
        <w:t>f</w:t>
      </w:r>
      <w:r w:rsidR="00CF10BC">
        <w:rPr>
          <w:rFonts w:ascii="Arial" w:hAnsi="Arial" w:cs="Arial"/>
          <w:color w:val="000000"/>
          <w:sz w:val="20"/>
          <w:szCs w:val="20"/>
        </w:rPr>
        <w:t xml:space="preserve"> speech and movement.</w:t>
      </w:r>
      <w:r w:rsidR="00B36213">
        <w:rPr>
          <w:rFonts w:ascii="Arial" w:hAnsi="Arial" w:cs="Arial"/>
          <w:color w:val="000000"/>
          <w:sz w:val="20"/>
          <w:szCs w:val="20"/>
        </w:rPr>
        <w:fldChar w:fldCharType="begin"/>
      </w:r>
      <w:r w:rsidR="00612C8B">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xpxatvfw0v2xfwezpt7vfae5tvxwzat00zpv" timestamp="1632341170"&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titles&gt;&lt;periodical&gt;&lt;full-title&gt;Genet Med&lt;/full-title&gt;&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530-0366 (Electronic)&amp;#xD;1098-3600 (Linking)&lt;/isbn&gt;&lt;accession-num&gt;23538602&lt;/accession-num&gt;&lt;urls&gt;&lt;related-urls&gt;&lt;url&gt;https://www.ncbi.nlm.nih.gov/pubmed/23538602&lt;/url&gt;&lt;url&gt;https://www.nature.com/articles/gim201328.pdf&lt;/url&gt;&lt;/related-urls&gt;&lt;/urls&gt;&lt;electronic-resource-num&gt;10.1038/gim.2013.28&lt;/electronic-resource-num&gt;&lt;/record&gt;&lt;/Cite&gt;&lt;/EndNote&gt;</w:instrText>
      </w:r>
      <w:r w:rsidR="00B36213">
        <w:rPr>
          <w:rFonts w:ascii="Arial" w:hAnsi="Arial" w:cs="Arial"/>
          <w:color w:val="000000"/>
          <w:sz w:val="20"/>
          <w:szCs w:val="20"/>
        </w:rPr>
        <w:fldChar w:fldCharType="separate"/>
      </w:r>
      <w:r w:rsidR="00B36213" w:rsidRPr="00B36213">
        <w:rPr>
          <w:rFonts w:ascii="Arial" w:hAnsi="Arial" w:cs="Arial"/>
          <w:noProof/>
          <w:color w:val="000000"/>
          <w:sz w:val="20"/>
          <w:szCs w:val="20"/>
          <w:vertAlign w:val="superscript"/>
        </w:rPr>
        <w:t>1</w:t>
      </w:r>
      <w:r w:rsidR="00B36213">
        <w:rPr>
          <w:rFonts w:ascii="Arial" w:hAnsi="Arial" w:cs="Arial"/>
          <w:color w:val="000000"/>
          <w:sz w:val="20"/>
          <w:szCs w:val="20"/>
        </w:rPr>
        <w:fldChar w:fldCharType="end"/>
      </w:r>
      <w:r w:rsidR="00B36213">
        <w:rPr>
          <w:rFonts w:ascii="Arial" w:hAnsi="Arial" w:cs="Arial"/>
          <w:color w:val="000000"/>
          <w:sz w:val="20"/>
          <w:szCs w:val="20"/>
        </w:rPr>
        <w:fldChar w:fldCharType="begin"/>
      </w:r>
      <w:r w:rsidR="00B36213">
        <w:rPr>
          <w:rFonts w:ascii="Arial" w:hAnsi="Arial" w:cs="Arial"/>
          <w:color w:val="000000"/>
          <w:sz w:val="20"/>
          <w:szCs w:val="20"/>
        </w:rPr>
        <w:instrText xml:space="preserve"> </w:instrText>
      </w:r>
      <w:r w:rsidR="00B36213">
        <w:rPr>
          <w:rFonts w:ascii="Arial" w:hAnsi="Arial" w:cs="Arial"/>
          <w:color w:val="000000"/>
          <w:sz w:val="20"/>
          <w:szCs w:val="20"/>
        </w:rPr>
        <w:fldChar w:fldCharType="separate"/>
      </w:r>
      <w:r w:rsidR="00B36213">
        <w:rPr>
          <w:rFonts w:ascii="Arial" w:hAnsi="Arial" w:cs="Arial"/>
          <w:color w:val="000000"/>
          <w:sz w:val="20"/>
          <w:szCs w:val="20"/>
        </w:rPr>
        <w:t>{Jayadev, 2013 #942}</w:t>
      </w:r>
      <w:r w:rsidR="00B36213">
        <w:rPr>
          <w:rFonts w:ascii="Arial" w:hAnsi="Arial" w:cs="Arial"/>
          <w:color w:val="000000"/>
          <w:sz w:val="20"/>
          <w:szCs w:val="20"/>
        </w:rPr>
        <w:fldChar w:fldCharType="end"/>
      </w:r>
      <w:r w:rsidR="00CF10BC">
        <w:rPr>
          <w:rFonts w:ascii="Arial" w:hAnsi="Arial" w:cs="Arial"/>
          <w:color w:val="000000"/>
          <w:sz w:val="20"/>
          <w:szCs w:val="20"/>
        </w:rPr>
        <w:t xml:space="preserve"> </w:t>
      </w:r>
      <w:r w:rsidR="006F3348">
        <w:rPr>
          <w:rFonts w:ascii="Arial" w:hAnsi="Arial" w:cs="Arial"/>
          <w:color w:val="000000"/>
          <w:sz w:val="20"/>
          <w:szCs w:val="20"/>
        </w:rPr>
        <w:t>Obtaining a specific diagnosis</w:t>
      </w:r>
      <w:r w:rsidR="009E7B29">
        <w:rPr>
          <w:rFonts w:ascii="Arial" w:hAnsi="Arial" w:cs="Arial"/>
          <w:color w:val="000000"/>
          <w:sz w:val="20"/>
          <w:szCs w:val="20"/>
        </w:rPr>
        <w:t xml:space="preserve"> is complex</w:t>
      </w:r>
      <w:r w:rsidR="00BE28E6">
        <w:rPr>
          <w:rFonts w:ascii="Arial" w:hAnsi="Arial" w:cs="Arial"/>
          <w:color w:val="000000"/>
          <w:sz w:val="20"/>
          <w:szCs w:val="20"/>
        </w:rPr>
        <w:t xml:space="preserve"> </w:t>
      </w:r>
      <w:r w:rsidR="00F27D13">
        <w:rPr>
          <w:rFonts w:ascii="Arial" w:hAnsi="Arial" w:cs="Arial"/>
          <w:color w:val="000000"/>
          <w:sz w:val="20"/>
          <w:szCs w:val="20"/>
        </w:rPr>
        <w:t xml:space="preserve">because genetic causes are </w:t>
      </w:r>
      <w:r w:rsidR="009E7B29">
        <w:rPr>
          <w:rFonts w:ascii="Arial" w:hAnsi="Arial" w:cs="Arial"/>
          <w:color w:val="000000"/>
          <w:sz w:val="20"/>
          <w:szCs w:val="20"/>
        </w:rPr>
        <w:t xml:space="preserve">highly heterogeneous </w:t>
      </w:r>
      <w:r w:rsidR="00F27D13">
        <w:rPr>
          <w:rFonts w:ascii="Arial" w:hAnsi="Arial" w:cs="Arial"/>
          <w:color w:val="000000"/>
          <w:sz w:val="20"/>
          <w:szCs w:val="20"/>
        </w:rPr>
        <w:t xml:space="preserve">and clinical symptoms </w:t>
      </w:r>
      <w:r w:rsidR="002E4634">
        <w:rPr>
          <w:rFonts w:ascii="Arial" w:hAnsi="Arial" w:cs="Arial"/>
          <w:color w:val="000000"/>
          <w:sz w:val="20"/>
          <w:szCs w:val="20"/>
        </w:rPr>
        <w:t>frequently overlap</w:t>
      </w:r>
      <w:r w:rsidR="00A17209">
        <w:rPr>
          <w:rFonts w:ascii="Arial" w:hAnsi="Arial" w:cs="Arial"/>
          <w:color w:val="000000"/>
          <w:sz w:val="20"/>
          <w:szCs w:val="20"/>
        </w:rPr>
        <w:t xml:space="preserve"> among these </w:t>
      </w:r>
      <w:r w:rsidR="00010061">
        <w:rPr>
          <w:rFonts w:ascii="Arial" w:hAnsi="Arial" w:cs="Arial"/>
          <w:color w:val="000000"/>
          <w:sz w:val="20"/>
          <w:szCs w:val="20"/>
        </w:rPr>
        <w:t>diseases</w:t>
      </w:r>
      <w:r w:rsidR="00BE28E6">
        <w:rPr>
          <w:rFonts w:ascii="Arial" w:hAnsi="Arial" w:cs="Arial"/>
          <w:color w:val="000000"/>
          <w:sz w:val="20"/>
          <w:szCs w:val="20"/>
        </w:rPr>
        <w:t>.</w:t>
      </w:r>
      <w:r w:rsidR="00B36213">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J4cHhhdHZmdzB2Mnhmd2V6cHQ3dmZh
ZTV0dnh3emF0MDB6cHYiIHRpbWVzdGFtcD0iMTYzMjM0MTE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L3RpdGxlcz48cGVyaW9kaWNhbD48ZnVsbC10aXRs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</w:fldData>
        </w:fldChar>
      </w:r>
      <w:r w:rsidR="00612C8B">
        <w:rPr>
          <w:rFonts w:ascii="Arial" w:hAnsi="Arial" w:cs="Arial"/>
          <w:color w:val="000000"/>
          <w:sz w:val="20"/>
          <w:szCs w:val="20"/>
        </w:rPr>
        <w:instrText xml:space="preserve"> ADDIN EN.CITE </w:instrText>
      </w:r>
      <w:r w:rsidR="00612C8B">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J4cHhhdHZmdzB2Mnhmd2V6cHQ3dmZh
ZTV0dnh3emF0MDB6cHYiIHRpbWVzdGFtcD0iMTYzMjM0MTE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L3RpdGxlcz48cGVyaW9kaWNhbD48ZnVsbC10aXRs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</w:fldData>
        </w:fldChar>
      </w:r>
      <w:r w:rsidR="00612C8B">
        <w:rPr>
          <w:rFonts w:ascii="Arial" w:hAnsi="Arial" w:cs="Arial"/>
          <w:color w:val="000000"/>
          <w:sz w:val="20"/>
          <w:szCs w:val="20"/>
        </w:rPr>
        <w:instrText xml:space="preserve"> ADDIN EN.CITE.DATA </w:instrText>
      </w:r>
      <w:r w:rsidR="00612C8B">
        <w:rPr>
          <w:rFonts w:ascii="Arial" w:hAnsi="Arial" w:cs="Arial"/>
          <w:color w:val="000000"/>
          <w:sz w:val="20"/>
          <w:szCs w:val="20"/>
        </w:rPr>
      </w:r>
      <w:r w:rsidR="00612C8B">
        <w:rPr>
          <w:rFonts w:ascii="Arial" w:hAnsi="Arial" w:cs="Arial"/>
          <w:color w:val="000000"/>
          <w:sz w:val="20"/>
          <w:szCs w:val="20"/>
        </w:rPr>
        <w:fldChar w:fldCharType="end"/>
      </w:r>
      <w:r w:rsidR="00B36213">
        <w:rPr>
          <w:rFonts w:ascii="Arial" w:hAnsi="Arial" w:cs="Arial"/>
          <w:color w:val="000000"/>
          <w:sz w:val="20"/>
          <w:szCs w:val="20"/>
        </w:rPr>
      </w:r>
      <w:r w:rsidR="00B36213">
        <w:rPr>
          <w:rFonts w:ascii="Arial" w:hAnsi="Arial" w:cs="Arial"/>
          <w:color w:val="000000"/>
          <w:sz w:val="20"/>
          <w:szCs w:val="20"/>
        </w:rPr>
        <w:fldChar w:fldCharType="separate"/>
      </w:r>
      <w:r w:rsidR="00B36213" w:rsidRPr="00B36213">
        <w:rPr>
          <w:rFonts w:ascii="Arial" w:hAnsi="Arial" w:cs="Arial"/>
          <w:noProof/>
          <w:color w:val="000000"/>
          <w:sz w:val="20"/>
          <w:szCs w:val="20"/>
          <w:vertAlign w:val="superscript"/>
        </w:rPr>
        <w:t>1-3</w:t>
      </w:r>
      <w:r w:rsidR="00B36213">
        <w:rPr>
          <w:rFonts w:ascii="Arial" w:hAnsi="Arial" w:cs="Arial"/>
          <w:color w:val="000000"/>
          <w:sz w:val="20"/>
          <w:szCs w:val="20"/>
        </w:rPr>
        <w:fldChar w:fldCharType="end"/>
      </w:r>
      <w:r w:rsidR="00167527">
        <w:rPr>
          <w:rFonts w:ascii="Arial" w:hAnsi="Arial" w:cs="Arial"/>
          <w:color w:val="000000"/>
          <w:sz w:val="20"/>
          <w:szCs w:val="20"/>
        </w:rPr>
        <w:t xml:space="preserve"> </w:t>
      </w:r>
      <w:r w:rsidR="000A2501">
        <w:rPr>
          <w:rFonts w:ascii="Arial" w:hAnsi="Arial" w:cs="Arial"/>
          <w:color w:val="000000"/>
          <w:sz w:val="20"/>
          <w:szCs w:val="20"/>
        </w:rPr>
        <w:t xml:space="preserve">Hereditary ataxias are </w:t>
      </w:r>
      <w:r w:rsidR="00F54537">
        <w:rPr>
          <w:rFonts w:ascii="Arial" w:hAnsi="Arial" w:cs="Arial"/>
          <w:color w:val="000000"/>
          <w:sz w:val="20"/>
          <w:szCs w:val="20"/>
        </w:rPr>
        <w:t>broadly</w:t>
      </w:r>
      <w:r w:rsidR="000A2501">
        <w:rPr>
          <w:rFonts w:ascii="Arial" w:hAnsi="Arial" w:cs="Arial"/>
          <w:color w:val="000000"/>
          <w:sz w:val="20"/>
          <w:szCs w:val="20"/>
        </w:rPr>
        <w:t xml:space="preserve"> classified by mode of inheritance, predominantly as AD or AR ataxias</w:t>
      </w:r>
      <w:r w:rsidR="002F7ADE">
        <w:rPr>
          <w:rFonts w:ascii="Arial" w:hAnsi="Arial" w:cs="Arial"/>
          <w:color w:val="000000"/>
          <w:sz w:val="20"/>
          <w:szCs w:val="20"/>
        </w:rPr>
        <w:t xml:space="preserve">, but </w:t>
      </w:r>
      <w:r w:rsidR="00EC7904">
        <w:rPr>
          <w:rFonts w:ascii="Arial" w:hAnsi="Arial" w:cs="Arial"/>
          <w:color w:val="000000"/>
          <w:sz w:val="20"/>
          <w:szCs w:val="20"/>
        </w:rPr>
        <w:t>confirming a diagnosis</w:t>
      </w:r>
      <w:r w:rsidR="00E26C4F">
        <w:rPr>
          <w:rFonts w:ascii="Arial" w:hAnsi="Arial" w:cs="Arial"/>
          <w:color w:val="000000"/>
          <w:sz w:val="20"/>
          <w:szCs w:val="20"/>
        </w:rPr>
        <w:t xml:space="preserve"> for</w:t>
      </w:r>
      <w:r w:rsidR="00EC7904">
        <w:rPr>
          <w:rFonts w:ascii="Arial" w:hAnsi="Arial" w:cs="Arial"/>
          <w:color w:val="000000"/>
          <w:sz w:val="20"/>
          <w:szCs w:val="20"/>
        </w:rPr>
        <w:t xml:space="preserve"> </w:t>
      </w:r>
      <w:r w:rsidR="00E26C4F">
        <w:rPr>
          <w:rFonts w:ascii="Arial" w:hAnsi="Arial" w:cs="Arial"/>
          <w:color w:val="000000"/>
          <w:sz w:val="20"/>
          <w:szCs w:val="20"/>
        </w:rPr>
        <w:t>a specific type of</w:t>
      </w:r>
      <w:r w:rsidR="00384AFD">
        <w:rPr>
          <w:rFonts w:ascii="Arial" w:hAnsi="Arial" w:cs="Arial"/>
          <w:color w:val="000000"/>
          <w:sz w:val="20"/>
          <w:szCs w:val="20"/>
        </w:rPr>
        <w:t xml:space="preserve"> </w:t>
      </w:r>
      <w:r w:rsidR="00E26C4F">
        <w:rPr>
          <w:rFonts w:ascii="Arial" w:hAnsi="Arial" w:cs="Arial"/>
          <w:color w:val="000000"/>
          <w:sz w:val="20"/>
          <w:szCs w:val="20"/>
        </w:rPr>
        <w:t xml:space="preserve">ataxia </w:t>
      </w:r>
      <w:r w:rsidR="004D0CAA">
        <w:rPr>
          <w:rFonts w:ascii="Arial" w:hAnsi="Arial" w:cs="Arial"/>
          <w:color w:val="000000"/>
          <w:sz w:val="20"/>
          <w:szCs w:val="20"/>
        </w:rPr>
        <w:t xml:space="preserve">is difficult without </w:t>
      </w:r>
      <w:r w:rsidR="00A1478A">
        <w:rPr>
          <w:rFonts w:ascii="Arial" w:hAnsi="Arial" w:cs="Arial"/>
          <w:color w:val="000000"/>
          <w:sz w:val="20"/>
          <w:szCs w:val="20"/>
        </w:rPr>
        <w:t xml:space="preserve">a molecular diagnosis obtained through </w:t>
      </w:r>
      <w:r w:rsidR="00EE4B2D">
        <w:rPr>
          <w:rFonts w:ascii="Arial" w:hAnsi="Arial" w:cs="Arial"/>
          <w:color w:val="000000"/>
          <w:sz w:val="20"/>
          <w:szCs w:val="20"/>
        </w:rPr>
        <w:t>genetic testing</w:t>
      </w:r>
      <w:r w:rsidR="000A2501">
        <w:rPr>
          <w:rFonts w:ascii="Arial" w:hAnsi="Arial" w:cs="Arial"/>
          <w:color w:val="000000"/>
          <w:sz w:val="20"/>
          <w:szCs w:val="20"/>
        </w:rPr>
        <w:t>.</w:t>
      </w:r>
      <w:r w:rsidR="00D061EB">
        <w:rPr>
          <w:rFonts w:ascii="Arial" w:hAnsi="Arial" w:cs="Arial"/>
          <w:color w:val="000000"/>
          <w:sz w:val="20"/>
          <w:szCs w:val="20"/>
        </w:rPr>
        <w:fldChar w:fldCharType="begin"/>
      </w:r>
      <w:r w:rsidR="00612C8B">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xpxatvfw0v2xfwezpt7vfae5tvxwzat00zpv" timestamp="1632341170"&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titles&gt;&lt;periodical&gt;&lt;full-title&gt;Genet Med&lt;/full-title&gt;&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530-0366 (Electronic)&amp;#xD;1098-3600 (Linking)&lt;/isbn&gt;&lt;accession-num&gt;23538602&lt;/accession-num&gt;&lt;urls&gt;&lt;related-urls&gt;&lt;url&gt;https://www.ncbi.nlm.nih.gov/pubmed/23538602&lt;/url&gt;&lt;url&gt;https://www.nature.com/articles/gim201328.pdf&lt;/url&gt;&lt;/related-urls&gt;&lt;/urls&gt;&lt;electronic-resource-num&gt;10.1038/gim.2013.28&lt;/electronic-resource-num&gt;&lt;/record&gt;&lt;/Cite&gt;&lt;/EndNote&gt;</w:instrText>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1</w:t>
      </w:r>
      <w:r w:rsidR="00D061EB">
        <w:rPr>
          <w:rFonts w:ascii="Arial" w:hAnsi="Arial" w:cs="Arial"/>
          <w:color w:val="000000"/>
          <w:sz w:val="20"/>
          <w:szCs w:val="20"/>
        </w:rPr>
        <w:fldChar w:fldCharType="end"/>
      </w:r>
      <w:r w:rsidR="00B36213" w:rsidDel="00B36213">
        <w:rPr>
          <w:rFonts w:ascii="Arial" w:hAnsi="Arial" w:cs="Arial"/>
          <w:color w:val="000000"/>
          <w:sz w:val="20"/>
          <w:szCs w:val="20"/>
        </w:rPr>
        <w:t xml:space="preserve"> </w:t>
      </w:r>
    </w:p>
    <w:p w14:paraId="5C118C6F" w14:textId="77777777" w:rsidR="00ED7DD1" w:rsidRDefault="00ED7DD1" w:rsidP="00F45C7E">
      <w:pPr>
        <w:rPr>
          <w:rFonts w:ascii="Arial" w:hAnsi="Arial" w:cs="Arial"/>
          <w:color w:val="000000"/>
          <w:sz w:val="20"/>
          <w:szCs w:val="20"/>
        </w:rPr>
      </w:pPr>
    </w:p>
    <w:p w14:paraId="610106F4" w14:textId="630D3978" w:rsidR="00551489" w:rsidRDefault="00DA4DA4" w:rsidP="00A71E2E">
      <w:pPr>
        <w:rPr>
          <w:rFonts w:ascii="Arial" w:hAnsi="Arial" w:cs="Arial"/>
          <w:color w:val="000000"/>
          <w:sz w:val="20"/>
          <w:szCs w:val="20"/>
        </w:rPr>
      </w:pPr>
      <w:r>
        <w:rPr>
          <w:rFonts w:ascii="Arial" w:hAnsi="Arial" w:cs="Arial"/>
          <w:color w:val="000000"/>
          <w:sz w:val="20"/>
          <w:szCs w:val="20"/>
        </w:rPr>
        <w:t xml:space="preserve">Genetic testing is particularly important for establishing a diagnosis in patients who have an inaccurate or unknown family history, indeterminate clinical features, or a </w:t>
      </w:r>
      <w:r w:rsidRPr="00AF6543">
        <w:rPr>
          <w:rFonts w:ascii="Arial" w:hAnsi="Arial" w:cs="Arial"/>
          <w:i/>
          <w:iCs/>
          <w:color w:val="000000"/>
          <w:sz w:val="20"/>
          <w:szCs w:val="20"/>
        </w:rPr>
        <w:t>de novo</w:t>
      </w:r>
      <w:r>
        <w:rPr>
          <w:rFonts w:ascii="Arial" w:hAnsi="Arial" w:cs="Arial"/>
          <w:color w:val="000000"/>
          <w:sz w:val="20"/>
          <w:szCs w:val="20"/>
        </w:rPr>
        <w:t xml:space="preserve"> mutation.</w:t>
      </w:r>
      <w:r w:rsidR="00D061EB">
        <w:rPr>
          <w:rFonts w:ascii="Arial" w:hAnsi="Arial" w:cs="Arial"/>
          <w:color w:val="000000"/>
          <w:sz w:val="20"/>
          <w:szCs w:val="20"/>
        </w:rPr>
        <w:fldChar w:fldCharType="begin">
          <w:fldData xml:space="preserve">PEVuZE5vdGU+PENpdGU+PEF1dGhvcj5TYW5kZm9yZDwvQXV0aG9yPjxZZWFyPjIwMTQ8L1llYXI+
PFJlY051bT4zPC9SZWNOdW0+PERpc3BsYXlUZXh0PjxzdHlsZSBmYWNlPSJzdXBlcnNjcmlwdCI+
My01PC9zdHlsZT48L0Rpc3BsYXlUZXh0PjxyZWNvcmQ+PHJlYy1udW1iZXI+MzwvcmVjLW51bWJl
cj48Zm9yZWlnbi1rZXlzPjxrZXkgYXBwPSJFTiIgZGItaWQ9InhweGF0dmZ3MHYyeGZ3ZXpwdDd2
ZmFlNXR2eHd6YXQwMHpwdiIgdGltZXN0YW1wPSIxNjMyMzQxMT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wvdGl0bGVzPjxwZXJpb2RpY2Fs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L3Jl
Y29yZD48L0NpdGU+PC9FbmROb3RlPgB=
</w:fldData>
        </w:fldChar>
      </w:r>
      <w:r w:rsidR="000A0083">
        <w:rPr>
          <w:rFonts w:ascii="Arial" w:hAnsi="Arial" w:cs="Arial"/>
          <w:color w:val="000000"/>
          <w:sz w:val="20"/>
          <w:szCs w:val="20"/>
        </w:rPr>
        <w:instrText xml:space="preserve"> ADDIN EN.CITE </w:instrText>
      </w:r>
      <w:r w:rsidR="000A0083">
        <w:rPr>
          <w:rFonts w:ascii="Arial" w:hAnsi="Arial" w:cs="Arial"/>
          <w:color w:val="000000"/>
          <w:sz w:val="20"/>
          <w:szCs w:val="20"/>
        </w:rPr>
        <w:fldChar w:fldCharType="begin">
          <w:fldData xml:space="preserve">PEVuZE5vdGU+PENpdGU+PEF1dGhvcj5TYW5kZm9yZDwvQXV0aG9yPjxZZWFyPjIwMTQ8L1llYXI+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</w:fldData>
        </w:fldChar>
      </w:r>
      <w:r w:rsidR="000A0083">
        <w:rPr>
          <w:rFonts w:ascii="Arial" w:hAnsi="Arial" w:cs="Arial"/>
          <w:color w:val="000000"/>
          <w:sz w:val="20"/>
          <w:szCs w:val="20"/>
        </w:rPr>
        <w:instrText xml:space="preserve"> ADDIN EN.CITE.DATA </w:instrText>
      </w:r>
      <w:r w:rsidR="000A0083">
        <w:rPr>
          <w:rFonts w:ascii="Arial" w:hAnsi="Arial" w:cs="Arial"/>
          <w:color w:val="000000"/>
          <w:sz w:val="20"/>
          <w:szCs w:val="20"/>
        </w:rPr>
      </w:r>
      <w:r w:rsidR="000A0083">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3-5</w:t>
      </w:r>
      <w:r w:rsidR="00D061EB">
        <w:rPr>
          <w:rFonts w:ascii="Arial" w:hAnsi="Arial" w:cs="Arial"/>
          <w:color w:val="000000"/>
          <w:sz w:val="20"/>
          <w:szCs w:val="20"/>
        </w:rPr>
        <w:fldChar w:fldCharType="end"/>
      </w:r>
      <w:r>
        <w:rPr>
          <w:rFonts w:ascii="Arial" w:hAnsi="Arial" w:cs="Arial"/>
          <w:color w:val="000000"/>
          <w:sz w:val="20"/>
          <w:szCs w:val="20"/>
        </w:rPr>
        <w:t xml:space="preserve"> </w:t>
      </w:r>
      <w:r w:rsidR="00551489">
        <w:rPr>
          <w:rFonts w:ascii="Arial" w:hAnsi="Arial" w:cs="Arial"/>
          <w:color w:val="000000"/>
          <w:sz w:val="20"/>
          <w:szCs w:val="20"/>
        </w:rPr>
        <w:t xml:space="preserve">Nucleotide repeat expansions </w:t>
      </w:r>
      <w:r w:rsidR="001113E1">
        <w:rPr>
          <w:rFonts w:ascii="Arial" w:hAnsi="Arial" w:cs="Arial"/>
          <w:color w:val="000000"/>
          <w:sz w:val="20"/>
          <w:szCs w:val="20"/>
        </w:rPr>
        <w:t xml:space="preserve">cause </w:t>
      </w:r>
      <w:r w:rsidR="00551489">
        <w:rPr>
          <w:rFonts w:ascii="Arial" w:hAnsi="Arial" w:cs="Arial"/>
          <w:color w:val="000000"/>
          <w:sz w:val="20"/>
          <w:szCs w:val="20"/>
        </w:rPr>
        <w:t xml:space="preserve">the most common types of hereditary ataxia. </w:t>
      </w:r>
      <w:r>
        <w:rPr>
          <w:rFonts w:ascii="Arial" w:hAnsi="Arial" w:cs="Arial"/>
          <w:color w:val="000000"/>
          <w:sz w:val="20"/>
          <w:szCs w:val="20"/>
        </w:rPr>
        <w:t xml:space="preserve">Many patients initially undergo genetic testing for 6-8 of the most common repeat expansions, but an estimated </w:t>
      </w:r>
      <w:r w:rsidRPr="008631FE">
        <w:rPr>
          <w:rFonts w:ascii="Arial" w:hAnsi="Arial" w:cs="Arial"/>
          <w:sz w:val="20"/>
          <w:szCs w:val="20"/>
        </w:rPr>
        <w:lastRenderedPageBreak/>
        <w:t>40</w:t>
      </w:r>
      <w:r>
        <w:rPr>
          <w:rFonts w:ascii="Arial" w:hAnsi="Arial" w:cs="Arial"/>
          <w:color w:val="000000"/>
          <w:sz w:val="20"/>
          <w:szCs w:val="20"/>
        </w:rPr>
        <w:t xml:space="preserve">% of those patients </w:t>
      </w:r>
      <w:r w:rsidRPr="008631FE">
        <w:rPr>
          <w:rFonts w:ascii="Arial" w:hAnsi="Arial" w:cs="Arial"/>
          <w:sz w:val="20"/>
          <w:szCs w:val="20"/>
        </w:rPr>
        <w:t xml:space="preserve">still lack </w:t>
      </w:r>
      <w:r>
        <w:rPr>
          <w:rFonts w:ascii="Arial" w:hAnsi="Arial" w:cs="Arial"/>
          <w:color w:val="000000"/>
          <w:sz w:val="20"/>
          <w:szCs w:val="20"/>
        </w:rPr>
        <w:t>a diagnosis after this standard genetic testing is completed</w:t>
      </w:r>
      <w:r w:rsidR="00B36213">
        <w:rPr>
          <w:rFonts w:ascii="Arial" w:hAnsi="Arial" w:cs="Arial"/>
          <w:color w:val="000000"/>
          <w:sz w:val="20"/>
          <w:szCs w:val="20"/>
        </w:rPr>
        <w:t>.</w:t>
      </w:r>
      <w:r w:rsidR="00D061EB">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J4cHhhdHZmdzB2Mnhmd2V6cHQ3dmZh
ZTV0dnh3emF0MDB6cHYiIHRpbWVzdGFtcD0iMTYzMjM0MTE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L3RpdGxlcz48cGVyaW9kaWNhbD48ZnVsbC10aXRs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==
</w:fldData>
        </w:fldChar>
      </w:r>
      <w:r w:rsidR="00612C8B">
        <w:rPr>
          <w:rFonts w:ascii="Arial" w:hAnsi="Arial" w:cs="Arial"/>
          <w:color w:val="000000"/>
          <w:sz w:val="20"/>
          <w:szCs w:val="20"/>
        </w:rPr>
        <w:instrText xml:space="preserve"> ADDIN EN.CITE </w:instrText>
      </w:r>
      <w:r w:rsidR="00612C8B">
        <w:rPr>
          <w:rFonts w:ascii="Arial" w:hAnsi="Arial" w:cs="Arial"/>
          <w:color w:val="000000"/>
          <w:sz w:val="20"/>
          <w:szCs w:val="20"/>
        </w:rPr>
        <w:fldChar w:fldCharType="begin">
          <w:fldData xml:space="preserve">PEVuZE5vdGU+PENpdGU+PEF1dGhvcj5TYWlsZXI8L0F1dGhvcj48WWVhcj4yMDEyPC9ZZWFyPjxS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==
</w:fldData>
        </w:fldChar>
      </w:r>
      <w:r w:rsidR="00612C8B">
        <w:rPr>
          <w:rFonts w:ascii="Arial" w:hAnsi="Arial" w:cs="Arial"/>
          <w:color w:val="000000"/>
          <w:sz w:val="20"/>
          <w:szCs w:val="20"/>
        </w:rPr>
        <w:instrText xml:space="preserve"> ADDIN EN.CITE.DATA </w:instrText>
      </w:r>
      <w:r w:rsidR="00612C8B">
        <w:rPr>
          <w:rFonts w:ascii="Arial" w:hAnsi="Arial" w:cs="Arial"/>
          <w:color w:val="000000"/>
          <w:sz w:val="20"/>
          <w:szCs w:val="20"/>
        </w:rPr>
      </w:r>
      <w:r w:rsidR="00612C8B">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1-3</w:t>
      </w:r>
      <w:r w:rsidR="00D061EB">
        <w:rPr>
          <w:rFonts w:ascii="Arial" w:hAnsi="Arial" w:cs="Arial"/>
          <w:color w:val="000000"/>
          <w:sz w:val="20"/>
          <w:szCs w:val="20"/>
        </w:rPr>
        <w:fldChar w:fldCharType="end"/>
      </w:r>
      <w:r>
        <w:rPr>
          <w:rFonts w:ascii="Arial" w:hAnsi="Arial" w:cs="Arial"/>
          <w:color w:val="000000"/>
          <w:sz w:val="20"/>
          <w:szCs w:val="20"/>
        </w:rPr>
        <w:t xml:space="preserve"> One reason for this is that the PCR-based methods for detecting repeat expansions are unable to detect other</w:t>
      </w:r>
      <w:r w:rsidR="00BB483F">
        <w:rPr>
          <w:rFonts w:ascii="Arial" w:hAnsi="Arial" w:cs="Arial"/>
          <w:color w:val="000000"/>
          <w:sz w:val="20"/>
          <w:szCs w:val="20"/>
        </w:rPr>
        <w:t xml:space="preserve"> conventional</w:t>
      </w:r>
      <w:r>
        <w:rPr>
          <w:rFonts w:ascii="Arial" w:hAnsi="Arial" w:cs="Arial"/>
          <w:color w:val="000000"/>
          <w:sz w:val="20"/>
          <w:szCs w:val="20"/>
        </w:rPr>
        <w:t xml:space="preserve"> </w:t>
      </w:r>
      <w:r w:rsidR="00F1483E">
        <w:rPr>
          <w:rFonts w:ascii="Arial" w:hAnsi="Arial" w:cs="Arial"/>
          <w:color w:val="000000"/>
          <w:sz w:val="20"/>
          <w:szCs w:val="20"/>
        </w:rPr>
        <w:t>variants</w:t>
      </w:r>
      <w:r w:rsidR="00A0727F">
        <w:rPr>
          <w:rFonts w:ascii="Arial" w:hAnsi="Arial" w:cs="Arial"/>
          <w:color w:val="000000"/>
          <w:sz w:val="20"/>
          <w:szCs w:val="20"/>
        </w:rPr>
        <w:t>, whic</w:t>
      </w:r>
      <w:r w:rsidR="00EF46D7">
        <w:rPr>
          <w:rFonts w:ascii="Arial" w:hAnsi="Arial" w:cs="Arial"/>
          <w:color w:val="000000"/>
          <w:sz w:val="20"/>
          <w:szCs w:val="20"/>
        </w:rPr>
        <w:t>h</w:t>
      </w:r>
      <w:r>
        <w:rPr>
          <w:rFonts w:ascii="Arial" w:hAnsi="Arial" w:cs="Arial"/>
          <w:color w:val="000000"/>
          <w:sz w:val="20"/>
          <w:szCs w:val="20"/>
        </w:rPr>
        <w:t xml:space="preserve"> </w:t>
      </w:r>
      <w:r w:rsidR="002A462B">
        <w:rPr>
          <w:rFonts w:ascii="Arial" w:hAnsi="Arial" w:cs="Arial"/>
          <w:color w:val="000000"/>
          <w:sz w:val="20"/>
          <w:szCs w:val="20"/>
        </w:rPr>
        <w:t xml:space="preserve">are </w:t>
      </w:r>
      <w:r w:rsidR="00B179D7">
        <w:rPr>
          <w:rFonts w:ascii="Arial" w:hAnsi="Arial" w:cs="Arial"/>
          <w:color w:val="000000"/>
          <w:sz w:val="20"/>
          <w:szCs w:val="20"/>
        </w:rPr>
        <w:t xml:space="preserve">instead </w:t>
      </w:r>
      <w:r w:rsidR="002A462B">
        <w:rPr>
          <w:rFonts w:ascii="Arial" w:hAnsi="Arial" w:cs="Arial"/>
          <w:color w:val="000000"/>
          <w:sz w:val="20"/>
          <w:szCs w:val="20"/>
        </w:rPr>
        <w:t>detected by</w:t>
      </w:r>
      <w:r>
        <w:rPr>
          <w:rFonts w:ascii="Arial" w:hAnsi="Arial" w:cs="Arial"/>
          <w:color w:val="000000"/>
          <w:sz w:val="20"/>
          <w:szCs w:val="20"/>
        </w:rPr>
        <w:t xml:space="preserve"> sequencing methods (next generation sequencing, whole exome sequencing). Sequencing methods that test for at least 42 genes have been shown to detect </w:t>
      </w:r>
      <w:r w:rsidR="00BB483F">
        <w:rPr>
          <w:rFonts w:ascii="Arial" w:hAnsi="Arial" w:cs="Arial"/>
          <w:color w:val="000000"/>
          <w:sz w:val="20"/>
          <w:szCs w:val="20"/>
        </w:rPr>
        <w:t xml:space="preserve">pathogenic </w:t>
      </w:r>
      <w:r w:rsidR="00FD6ADF">
        <w:rPr>
          <w:rFonts w:ascii="Arial" w:hAnsi="Arial" w:cs="Arial"/>
          <w:color w:val="000000"/>
          <w:sz w:val="20"/>
          <w:szCs w:val="20"/>
        </w:rPr>
        <w:t xml:space="preserve">variants </w:t>
      </w:r>
      <w:r w:rsidR="00BB483F">
        <w:rPr>
          <w:rFonts w:ascii="Arial" w:hAnsi="Arial" w:cs="Arial"/>
          <w:color w:val="000000"/>
          <w:sz w:val="20"/>
          <w:szCs w:val="20"/>
        </w:rPr>
        <w:t xml:space="preserve">in </w:t>
      </w:r>
      <w:r>
        <w:rPr>
          <w:rFonts w:ascii="Arial" w:hAnsi="Arial" w:cs="Arial"/>
          <w:color w:val="000000"/>
          <w:sz w:val="20"/>
          <w:szCs w:val="20"/>
        </w:rPr>
        <w:t xml:space="preserve">an additional 12% to 25% </w:t>
      </w:r>
      <w:r w:rsidR="00BB483F">
        <w:rPr>
          <w:rFonts w:ascii="Arial" w:hAnsi="Arial" w:cs="Arial"/>
          <w:color w:val="000000"/>
          <w:sz w:val="20"/>
          <w:szCs w:val="20"/>
        </w:rPr>
        <w:t>of cases</w:t>
      </w:r>
      <w:r>
        <w:rPr>
          <w:rFonts w:ascii="Arial" w:hAnsi="Arial" w:cs="Arial"/>
          <w:color w:val="000000"/>
          <w:sz w:val="20"/>
          <w:szCs w:val="20"/>
        </w:rPr>
        <w:t xml:space="preserve"> beyond testing of the 6-12 most common repeat expansions.</w:t>
      </w:r>
      <w:r w:rsidR="00D061EB">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2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MxMDYtMTg8L3BhZ2VzPjx2b2x1bWU+MTM2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MzctNDY8L3BhZ2VzPjx2b2x1bWU+NzE8L3ZvbHVtZT48bnVtYmVyPjEwPC9udW1iZXI+PGVkaXRp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0ODctNTAxPC9wYWdlcz48dm9sdW1lPjQxPC92b2x1bWU+PG51bWJlcj4yPC9udW1iZXI+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2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MxMDYtMTg8L3BhZ2VzPjx2b2x1bWU+MTM2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MzctNDY8L3BhZ2VzPjx2b2x1bWU+NzE8L3ZvbHVtZT48bnVtYmVyPjEwPC9udW1iZXI+PGVkaXRp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6-10</w:t>
      </w:r>
      <w:r w:rsidR="00D061EB">
        <w:rPr>
          <w:rFonts w:ascii="Arial" w:hAnsi="Arial" w:cs="Arial"/>
          <w:color w:val="000000"/>
          <w:sz w:val="20"/>
          <w:szCs w:val="20"/>
        </w:rPr>
        <w:fldChar w:fldCharType="end"/>
      </w:r>
    </w:p>
    <w:p w14:paraId="370D583A" w14:textId="77777777" w:rsidR="00551489" w:rsidRDefault="00551489" w:rsidP="00A71E2E">
      <w:pPr>
        <w:rPr>
          <w:rFonts w:ascii="Arial" w:hAnsi="Arial" w:cs="Arial"/>
          <w:color w:val="000000"/>
          <w:sz w:val="20"/>
          <w:szCs w:val="20"/>
        </w:rPr>
      </w:pPr>
    </w:p>
    <w:p w14:paraId="14B2C5B3" w14:textId="5D95FA30" w:rsidR="00DA4DA4" w:rsidRDefault="00551489" w:rsidP="00A71E2E">
      <w:pPr>
        <w:rPr>
          <w:rFonts w:ascii="Arial" w:hAnsi="Arial" w:cs="Arial"/>
          <w:color w:val="000000"/>
          <w:sz w:val="20"/>
          <w:szCs w:val="20"/>
        </w:rPr>
      </w:pPr>
      <w:r>
        <w:rPr>
          <w:rFonts w:ascii="Arial" w:hAnsi="Arial" w:cs="Arial"/>
          <w:color w:val="000000"/>
          <w:sz w:val="20"/>
          <w:szCs w:val="20"/>
        </w:rPr>
        <w:t>D</w:t>
      </w:r>
      <w:r w:rsidR="00DA4DA4">
        <w:rPr>
          <w:rFonts w:ascii="Arial" w:hAnsi="Arial" w:cs="Arial"/>
          <w:color w:val="000000"/>
          <w:sz w:val="20"/>
          <w:szCs w:val="20"/>
        </w:rPr>
        <w:t>iagnostic rate can vary widely because commercially available tests differ in the genes tested and testing methods. This places the onus on the clinician to identify the most suitable test to obtain a diagnosis, which may contribute to delays in diagnosis and burden to the patient.</w:t>
      </w:r>
      <w:r w:rsidR="00D061EB">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1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EwNi0xODwvcGFnZXM+PHZvbHVtZT4xMzY8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</w:fldData>
        </w:fldChar>
      </w:r>
      <w:r w:rsidR="000A0083">
        <w:rPr>
          <w:rFonts w:ascii="Arial" w:hAnsi="Arial" w:cs="Arial"/>
          <w:color w:val="000000"/>
          <w:sz w:val="20"/>
          <w:szCs w:val="20"/>
        </w:rPr>
        <w:instrText xml:space="preserve"> ADDIN EN.CITE </w:instrText>
      </w:r>
      <w:r w:rsidR="000A0083">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1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</w:fldData>
        </w:fldChar>
      </w:r>
      <w:r w:rsidR="000A0083">
        <w:rPr>
          <w:rFonts w:ascii="Arial" w:hAnsi="Arial" w:cs="Arial"/>
          <w:color w:val="000000"/>
          <w:sz w:val="20"/>
          <w:szCs w:val="20"/>
        </w:rPr>
        <w:instrText xml:space="preserve"> ADDIN EN.CITE.DATA </w:instrText>
      </w:r>
      <w:r w:rsidR="000A0083">
        <w:rPr>
          <w:rFonts w:ascii="Arial" w:hAnsi="Arial" w:cs="Arial"/>
          <w:color w:val="000000"/>
          <w:sz w:val="20"/>
          <w:szCs w:val="20"/>
        </w:rPr>
      </w:r>
      <w:r w:rsidR="000A0083">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5,6</w:t>
      </w:r>
      <w:r w:rsidR="00D061EB">
        <w:rPr>
          <w:rFonts w:ascii="Arial" w:hAnsi="Arial" w:cs="Arial"/>
          <w:color w:val="000000"/>
          <w:sz w:val="20"/>
          <w:szCs w:val="20"/>
        </w:rPr>
        <w:fldChar w:fldCharType="end"/>
      </w:r>
      <w:r>
        <w:rPr>
          <w:rFonts w:ascii="Arial" w:hAnsi="Arial" w:cs="Arial"/>
          <w:color w:val="000000"/>
          <w:sz w:val="20"/>
          <w:szCs w:val="20"/>
        </w:rPr>
        <w:t xml:space="preserve"> </w:t>
      </w:r>
      <w:r w:rsidR="006B216F">
        <w:rPr>
          <w:rFonts w:ascii="Arial" w:hAnsi="Arial" w:cs="Arial"/>
          <w:color w:val="000000"/>
          <w:sz w:val="20"/>
          <w:szCs w:val="20"/>
        </w:rPr>
        <w:t xml:space="preserve">The </w:t>
      </w:r>
      <w:r w:rsidR="0009175D">
        <w:rPr>
          <w:rFonts w:ascii="Arial" w:hAnsi="Arial" w:cs="Arial"/>
          <w:color w:val="000000"/>
          <w:sz w:val="20"/>
          <w:szCs w:val="20"/>
        </w:rPr>
        <w:t>diagnostic odyssey</w:t>
      </w:r>
      <w:r w:rsidR="006B216F">
        <w:rPr>
          <w:rFonts w:ascii="Arial" w:hAnsi="Arial" w:cs="Arial"/>
          <w:color w:val="000000"/>
          <w:sz w:val="20"/>
          <w:szCs w:val="20"/>
        </w:rPr>
        <w:t xml:space="preserve"> can significantly decrease a patient’s psychological well-being and quality of life since it generally entails many visits to a succession of physicians and other health profession</w:t>
      </w:r>
      <w:r w:rsidR="006B6467">
        <w:rPr>
          <w:rFonts w:ascii="Arial" w:hAnsi="Arial" w:cs="Arial"/>
          <w:color w:val="000000"/>
          <w:sz w:val="20"/>
          <w:szCs w:val="20"/>
        </w:rPr>
        <w:t>al</w:t>
      </w:r>
      <w:r w:rsidR="006B216F">
        <w:rPr>
          <w:rFonts w:ascii="Arial" w:hAnsi="Arial" w:cs="Arial"/>
          <w:color w:val="000000"/>
          <w:sz w:val="20"/>
          <w:szCs w:val="20"/>
        </w:rPr>
        <w:t>s, during which time the patient is suffering from distressing and disabling symptoms without knowing the cause.</w:t>
      </w:r>
      <w:r w:rsidR="00D061EB">
        <w:rPr>
          <w:rFonts w:ascii="Arial" w:hAnsi="Arial" w:cs="Arial"/>
          <w:color w:val="000000"/>
          <w:sz w:val="20"/>
          <w:szCs w:val="20"/>
        </w:rPr>
        <w:fldChar w:fldCharType="begin"/>
      </w:r>
      <w:r w:rsidR="00BF23A8">
        <w:rPr>
          <w:rFonts w:ascii="Arial" w:hAnsi="Arial" w:cs="Arial"/>
          <w:color w:val="000000"/>
          <w:sz w:val="20"/>
          <w:szCs w:val="20"/>
        </w:rPr>
        <w:instrText xml:space="preserve"> ADDIN EN.CITE &lt;EndNote&gt;&lt;Cite&gt;&lt;Author&gt;Orengo&lt;/Author&gt;&lt;Year&gt;2019&lt;/Year&gt;&lt;RecNum&gt;15&lt;/RecNum&gt;&lt;DisplayText&gt;&lt;style face="superscript"&gt;11&lt;/style&gt;&lt;/DisplayText&gt;&lt;record&gt;&lt;rec-number&gt;15&lt;/rec-number&gt;&lt;foreign-keys&gt;&lt;key app="EN" db-id="xpxatvfw0v2xfwezpt7vfae5tvxwzat00zpv" timestamp="1632341171"&gt;15&lt;/key&gt;&lt;/foreign-keys&gt;&lt;ref-type name="Journal Article"&gt;17&lt;/ref-type&gt;&lt;contributors&gt;&lt;authors&gt;&lt;author&gt;Orengo, J. P.&lt;/author&gt;&lt;author&gt;Murdock, D. R.&lt;/author&gt;&lt;/authors&gt;&lt;/contributors&gt;&lt;titles&gt;&lt;title&gt;Genetic testing in neuromuscular disorders&lt;/title&gt;&lt;secondary-title&gt;Pract Neurol&lt;/secondary-title&gt;&lt;/titles&gt;&lt;periodical&gt;&lt;full-title&gt;Pract Neurol&lt;/full-title&gt;&lt;/periodical&gt;&lt;pages&gt;35-41&lt;/pages&gt;&lt;volume&gt;July/August&lt;/volume&gt;&lt;dates&gt;&lt;year&gt;2019&lt;/year&gt;&lt;/dates&gt;&lt;urls&gt;&lt;related-urls&gt;&lt;url&gt;https://practicalneurology.com/articles/2019-aug-july/genetic-testing-in-neuromuscular-disorders&lt;/url&gt;&lt;/related-urls&gt;&lt;/urls&gt;&lt;/record&gt;&lt;/Cite&gt;&lt;/EndNote&gt;</w:instrText>
      </w:r>
      <w:r w:rsidR="00D061E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1</w:t>
      </w:r>
      <w:r w:rsidR="00D061EB">
        <w:rPr>
          <w:rFonts w:ascii="Arial" w:hAnsi="Arial" w:cs="Arial"/>
          <w:color w:val="000000"/>
          <w:sz w:val="20"/>
          <w:szCs w:val="20"/>
        </w:rPr>
        <w:fldChar w:fldCharType="end"/>
      </w:r>
      <w:r w:rsidR="006B216F">
        <w:rPr>
          <w:rFonts w:ascii="Arial" w:hAnsi="Arial" w:cs="Arial"/>
          <w:color w:val="000000"/>
          <w:sz w:val="20"/>
          <w:szCs w:val="20"/>
        </w:rPr>
        <w:t xml:space="preserve"> A study reported a mean delay of 18.1 years (range 3-35 years) from disease onset to molecular diagnosis.</w:t>
      </w:r>
      <w:r w:rsidR="00D061EB">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2
PC9zdHlsZT48L0Rpc3BsYXlUZXh0PjxyZWNvcmQ+PHJlYy1udW1iZXI+NjwvcmVjLW51bWJlcj48
Zm9yZWlnbi1rZXlzPjxrZXkgYXBwPSJFTiIgZGItaWQ9InhweGF0dmZ3MHYyeGZ3ZXpwdDd2ZmFl
NXR2eHd6YXQwMHpwdiIgdGltZXN0YW1wPSIxNjMyMzQxMTcxIj42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612C8B">
        <w:rPr>
          <w:rFonts w:ascii="Arial" w:hAnsi="Arial" w:cs="Arial"/>
          <w:color w:val="000000"/>
          <w:sz w:val="20"/>
          <w:szCs w:val="20"/>
        </w:rPr>
        <w:instrText xml:space="preserve"> ADDIN EN.CITE </w:instrText>
      </w:r>
      <w:r w:rsidR="00612C8B">
        <w:rPr>
          <w:rFonts w:ascii="Arial" w:hAnsi="Arial" w:cs="Arial"/>
          <w:color w:val="000000"/>
          <w:sz w:val="20"/>
          <w:szCs w:val="20"/>
        </w:rPr>
        <w:fldChar w:fldCharType="begin">
          <w:fldData xml:space="preserve">PEVuZE5vdGU+PENpdGU+PEF1dGhvcj5Ow6ltZXRoPC9BdXRob3I+PFllYXI+MjAxMzwvWWVhcj48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MxMDYtMTg8L3BhZ2VzPjx2b2x1bWU+MTM2PC92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</w:fldData>
        </w:fldChar>
      </w:r>
      <w:r w:rsidR="00612C8B">
        <w:rPr>
          <w:rFonts w:ascii="Arial" w:hAnsi="Arial" w:cs="Arial"/>
          <w:color w:val="000000"/>
          <w:sz w:val="20"/>
          <w:szCs w:val="20"/>
        </w:rPr>
        <w:instrText xml:space="preserve"> ADDIN EN.CITE.DATA </w:instrText>
      </w:r>
      <w:r w:rsidR="00612C8B">
        <w:rPr>
          <w:rFonts w:ascii="Arial" w:hAnsi="Arial" w:cs="Arial"/>
          <w:color w:val="000000"/>
          <w:sz w:val="20"/>
          <w:szCs w:val="20"/>
        </w:rPr>
      </w:r>
      <w:r w:rsidR="00612C8B">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D061EB" w:rsidRPr="00D061EB">
        <w:rPr>
          <w:rFonts w:ascii="Arial" w:hAnsi="Arial" w:cs="Arial"/>
          <w:noProof/>
          <w:color w:val="000000"/>
          <w:sz w:val="20"/>
          <w:szCs w:val="20"/>
          <w:vertAlign w:val="superscript"/>
        </w:rPr>
        <w:t>6</w:t>
      </w:r>
      <w:r w:rsidR="00D061EB">
        <w:rPr>
          <w:rFonts w:ascii="Arial" w:hAnsi="Arial" w:cs="Arial"/>
          <w:color w:val="000000"/>
          <w:sz w:val="20"/>
          <w:szCs w:val="20"/>
        </w:rPr>
        <w:fldChar w:fldCharType="end"/>
      </w:r>
      <w:r w:rsidR="006B216F">
        <w:rPr>
          <w:rFonts w:ascii="Arial" w:hAnsi="Arial" w:cs="Arial"/>
          <w:color w:val="000000"/>
          <w:sz w:val="20"/>
          <w:szCs w:val="20"/>
        </w:rPr>
        <w:t xml:space="preserve"> Prompt diagnosis can provide resolution and allow for genetic counseling</w:t>
      </w:r>
      <w:r w:rsidR="008A2D23">
        <w:rPr>
          <w:rFonts w:ascii="Arial" w:hAnsi="Arial" w:cs="Arial"/>
          <w:color w:val="000000"/>
          <w:sz w:val="20"/>
          <w:szCs w:val="20"/>
        </w:rPr>
        <w:t xml:space="preserve">, </w:t>
      </w:r>
      <w:r w:rsidR="00C46052">
        <w:rPr>
          <w:rFonts w:ascii="Arial" w:hAnsi="Arial" w:cs="Arial"/>
          <w:color w:val="000000"/>
          <w:sz w:val="20"/>
          <w:szCs w:val="20"/>
        </w:rPr>
        <w:t>determination of prog</w:t>
      </w:r>
      <w:r w:rsidR="006D1B73">
        <w:rPr>
          <w:rFonts w:ascii="Arial" w:hAnsi="Arial" w:cs="Arial"/>
          <w:color w:val="000000"/>
          <w:sz w:val="20"/>
          <w:szCs w:val="20"/>
        </w:rPr>
        <w:t>nosis,</w:t>
      </w:r>
      <w:r w:rsidR="006B216F">
        <w:rPr>
          <w:rFonts w:ascii="Arial" w:hAnsi="Arial" w:cs="Arial"/>
          <w:color w:val="000000"/>
          <w:sz w:val="20"/>
          <w:szCs w:val="20"/>
        </w:rPr>
        <w:t xml:space="preserve"> life and family planning, and enrollment in support groups and research activities.</w:t>
      </w:r>
      <w:r w:rsidR="00D061EB">
        <w:rPr>
          <w:rFonts w:ascii="Arial" w:hAnsi="Arial" w:cs="Arial"/>
          <w:color w:val="000000"/>
          <w:sz w:val="20"/>
          <w:szCs w:val="20"/>
        </w:rPr>
        <w:fldChar w:fldCharType="begin">
          <w:fldData xml:space="preserve">PEVuZE5vdGU+PENpdGU+PEF1dGhvcj5Bc2hpemF3YTwvQXV0aG9yPjxZZWFyPjIwMTY8L1llYXI+
PFJlY051bT40PC9SZWNOdW0+PERpc3BsYXlUZXh0PjxzdHlsZSBmYWNlPSJzdXBlcnNjcmlwdCI+
NCwxMTwvc3R5bGU+PC9EaXNwbGF5VGV4dD48cmVjb3JkPjxyZWMtbnVtYmVyPjQ8L3JlYy1udW1i
ZXI+PGZvcmVpZ24ta2V5cz48a2V5IGFwcD0iRU4iIGRiLWlkPSJ4cHhhdHZmdzB2Mnhmd2V6cHQ3
dmZhZTV0dnh3emF0MDB6cHYiIHRpbWVzdGFtcD0iMTYzMjM0MTE3MSI+ND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1PC9SZWNOdW0+PHJlY29yZD48cmVjLW51bWJl
cj4xNTwvcmVjLW51bWJlcj48Zm9yZWlnbi1rZXlzPjxrZXkgYXBwPSJFTiIgZGItaWQ9InhweGF0
dmZ3MHYyeGZ3ZXpwdDd2ZmFlNXR2eHd6YXQwMHpwdiIgdGltZXN0YW1wPSIxNjMyMzQxMTcxIj4x
NT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Bc2hpemF3YTwvQXV0aG9yPjxZZWFyPjIwMTY8L1llYXI+
PFJlY051bT40PC9SZWNOdW0+PERpc3BsYXlUZXh0PjxzdHlsZSBmYWNlPSJzdXBlcnNjcmlwdCI+
NCwxMTwvc3R5bGU+PC9EaXNwbGF5VGV4dD48cmVjb3JkPjxyZWMtbnVtYmVyPjQ8L3JlYy1udW1i
ZXI+PGZvcmVpZ24ta2V5cz48a2V5IGFwcD0iRU4iIGRiLWlkPSJ4cHhhdHZmdzB2Mnhmd2V6cHQ3
dmZhZTV0dnh3emF0MDB6cHYiIHRpbWVzdGFtcD0iMTYzMjM0MTE3MSI+ND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1PC9SZWNOdW0+PHJlY29yZD48cmVjLW51bWJl
cj4xNTwvcmVjLW51bWJlcj48Zm9yZWlnbi1rZXlzPjxrZXkgYXBwPSJFTiIgZGItaWQ9InhweGF0
dmZ3MHYyeGZ3ZXpwdDd2ZmFlNXR2eHd6YXQwMHpwdiIgdGltZXN0YW1wPSIxNjMyMzQxMTcxIj4x
NT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4,11</w:t>
      </w:r>
      <w:r w:rsidR="00D061EB">
        <w:rPr>
          <w:rFonts w:ascii="Arial" w:hAnsi="Arial" w:cs="Arial"/>
          <w:color w:val="000000"/>
          <w:sz w:val="20"/>
          <w:szCs w:val="20"/>
        </w:rPr>
        <w:fldChar w:fldCharType="end"/>
      </w:r>
      <w:r w:rsidR="006B216F">
        <w:rPr>
          <w:rFonts w:ascii="Arial" w:hAnsi="Arial" w:cs="Arial"/>
          <w:color w:val="000000"/>
          <w:sz w:val="20"/>
          <w:szCs w:val="20"/>
        </w:rPr>
        <w:t xml:space="preserve"> </w:t>
      </w:r>
      <w:r w:rsidR="00610AAF">
        <w:rPr>
          <w:rFonts w:ascii="Arial" w:hAnsi="Arial" w:cs="Arial"/>
          <w:color w:val="000000"/>
          <w:sz w:val="20"/>
          <w:szCs w:val="20"/>
        </w:rPr>
        <w:t>By using both PCR and sequencing detection methods</w:t>
      </w:r>
      <w:r w:rsidR="00A717C2">
        <w:rPr>
          <w:rFonts w:ascii="Arial" w:hAnsi="Arial" w:cs="Arial"/>
          <w:color w:val="000000"/>
          <w:sz w:val="20"/>
          <w:szCs w:val="20"/>
        </w:rPr>
        <w:t>,</w:t>
      </w:r>
      <w:r w:rsidR="00610AAF">
        <w:rPr>
          <w:rFonts w:ascii="Arial" w:hAnsi="Arial" w:cs="Arial"/>
          <w:color w:val="000000"/>
          <w:sz w:val="20"/>
          <w:szCs w:val="20"/>
        </w:rPr>
        <w:t xml:space="preserve"> </w:t>
      </w:r>
      <w:r w:rsidR="00A717C2">
        <w:rPr>
          <w:rFonts w:ascii="Arial" w:hAnsi="Arial" w:cs="Arial"/>
          <w:color w:val="000000"/>
          <w:sz w:val="20"/>
          <w:szCs w:val="20"/>
        </w:rPr>
        <w:t>e</w:t>
      </w:r>
      <w:r w:rsidR="00DA4DA4">
        <w:rPr>
          <w:rFonts w:ascii="Arial" w:hAnsi="Arial" w:cs="Arial"/>
          <w:color w:val="000000"/>
          <w:sz w:val="20"/>
          <w:szCs w:val="20"/>
        </w:rPr>
        <w:t xml:space="preserve">xpanded genetic testing, such as </w:t>
      </w:r>
      <w:r w:rsidR="00DA4DA4" w:rsidRPr="00C23DDD">
        <w:rPr>
          <w:rFonts w:ascii="Arial" w:hAnsi="Arial" w:cs="Arial"/>
          <w:color w:val="000000"/>
          <w:sz w:val="20"/>
          <w:szCs w:val="20"/>
        </w:rPr>
        <w:t xml:space="preserve">the </w:t>
      </w:r>
      <w:r w:rsidR="00DA4DA4">
        <w:rPr>
          <w:rFonts w:ascii="Arial" w:hAnsi="Arial" w:cs="Arial"/>
          <w:color w:val="000000"/>
          <w:sz w:val="20"/>
          <w:szCs w:val="20"/>
        </w:rPr>
        <w:t>4</w:t>
      </w:r>
      <w:r w:rsidR="00AA2177">
        <w:rPr>
          <w:rFonts w:ascii="Arial" w:hAnsi="Arial" w:cs="Arial"/>
          <w:color w:val="000000"/>
          <w:sz w:val="20"/>
          <w:szCs w:val="20"/>
        </w:rPr>
        <w:t>2</w:t>
      </w:r>
      <w:r w:rsidR="00DA4DA4">
        <w:rPr>
          <w:rFonts w:ascii="Arial" w:hAnsi="Arial" w:cs="Arial"/>
          <w:color w:val="000000"/>
          <w:sz w:val="20"/>
          <w:szCs w:val="20"/>
        </w:rPr>
        <w:t xml:space="preserve">-gene </w:t>
      </w:r>
      <w:r w:rsidR="00DA4DA4" w:rsidRPr="009F1B2E">
        <w:rPr>
          <w:rFonts w:ascii="Arial" w:hAnsi="Arial" w:cs="Arial"/>
          <w:color w:val="000000"/>
          <w:sz w:val="20"/>
          <w:szCs w:val="20"/>
        </w:rPr>
        <w:t>Ataxia, Comprehensive Evaluation</w:t>
      </w:r>
      <w:r w:rsidR="00DA4DA4">
        <w:rPr>
          <w:rFonts w:ascii="Arial" w:hAnsi="Arial" w:cs="Arial"/>
          <w:color w:val="000000"/>
          <w:sz w:val="20"/>
          <w:szCs w:val="20"/>
        </w:rPr>
        <w:t>, increases the likelihood that a patient with ataxia will receive a</w:t>
      </w:r>
      <w:r w:rsidR="007E57AD">
        <w:rPr>
          <w:rFonts w:ascii="Arial" w:hAnsi="Arial" w:cs="Arial"/>
          <w:color w:val="000000"/>
          <w:sz w:val="20"/>
          <w:szCs w:val="20"/>
        </w:rPr>
        <w:t xml:space="preserve"> prompt,</w:t>
      </w:r>
      <w:r w:rsidR="00DA4DA4">
        <w:rPr>
          <w:rFonts w:ascii="Arial" w:hAnsi="Arial" w:cs="Arial"/>
          <w:color w:val="000000"/>
          <w:sz w:val="20"/>
          <w:szCs w:val="20"/>
        </w:rPr>
        <w:t xml:space="preserve"> specific diagnosis</w:t>
      </w:r>
      <w:r w:rsidR="00DA4DA4" w:rsidRPr="00C63CBA">
        <w:rPr>
          <w:rFonts w:ascii="Arial" w:hAnsi="Arial" w:cs="Arial"/>
          <w:color w:val="000000"/>
          <w:sz w:val="20"/>
          <w:szCs w:val="20"/>
        </w:rPr>
        <w:t xml:space="preserve"> </w:t>
      </w:r>
      <w:r w:rsidR="004C3DD7">
        <w:rPr>
          <w:rFonts w:ascii="Arial" w:hAnsi="Arial" w:cs="Arial"/>
          <w:color w:val="000000"/>
          <w:sz w:val="20"/>
          <w:szCs w:val="20"/>
        </w:rPr>
        <w:t>instead of</w:t>
      </w:r>
      <w:r w:rsidR="0021230C">
        <w:rPr>
          <w:rFonts w:ascii="Arial" w:hAnsi="Arial" w:cs="Arial"/>
          <w:color w:val="000000"/>
          <w:sz w:val="20"/>
          <w:szCs w:val="20"/>
        </w:rPr>
        <w:t xml:space="preserve"> a prolonged and</w:t>
      </w:r>
      <w:r w:rsidR="009E56A8">
        <w:rPr>
          <w:rFonts w:ascii="Arial" w:hAnsi="Arial" w:cs="Arial"/>
          <w:color w:val="000000"/>
          <w:sz w:val="20"/>
          <w:szCs w:val="20"/>
        </w:rPr>
        <w:t>/or</w:t>
      </w:r>
      <w:r w:rsidR="0021230C">
        <w:rPr>
          <w:rFonts w:ascii="Arial" w:hAnsi="Arial" w:cs="Arial"/>
          <w:color w:val="000000"/>
          <w:sz w:val="20"/>
          <w:szCs w:val="20"/>
        </w:rPr>
        <w:t xml:space="preserve"> unsuccessful diagnostic odyssey that often results from a tiered testing approach</w:t>
      </w:r>
      <w:r w:rsidR="00DA4DA4">
        <w:rPr>
          <w:rFonts w:ascii="Arial" w:hAnsi="Arial" w:cs="Arial"/>
          <w:color w:val="000000"/>
          <w:sz w:val="20"/>
          <w:szCs w:val="20"/>
        </w:rPr>
        <w:t>.</w:t>
      </w:r>
    </w:p>
    <w:p w14:paraId="2D5FD418" w14:textId="5E320F27" w:rsidR="00BC60E5" w:rsidRDefault="00A71E2E" w:rsidP="00A71E2E">
      <w:pPr>
        <w:rPr>
          <w:rFonts w:ascii="Arial" w:hAnsi="Arial" w:cs="Arial"/>
          <w:color w:val="000000"/>
          <w:sz w:val="20"/>
          <w:szCs w:val="20"/>
        </w:rPr>
      </w:pPr>
      <w:r>
        <w:rPr>
          <w:rFonts w:ascii="Arial" w:hAnsi="Arial" w:cs="Arial"/>
          <w:color w:val="000000"/>
          <w:sz w:val="20"/>
          <w:szCs w:val="20"/>
        </w:rPr>
        <w:t xml:space="preserve"> </w:t>
      </w:r>
    </w:p>
    <w:p w14:paraId="4AB8B6C8" w14:textId="0D62997F" w:rsidR="0059383A" w:rsidRDefault="0059383A" w:rsidP="0059383A">
      <w:pPr>
        <w:rPr>
          <w:rFonts w:ascii="Arial" w:hAnsi="Arial" w:cs="Arial"/>
          <w:color w:val="000000"/>
          <w:sz w:val="20"/>
          <w:szCs w:val="20"/>
        </w:rPr>
      </w:pPr>
      <w:r>
        <w:rPr>
          <w:rFonts w:ascii="Arial" w:hAnsi="Arial" w:cs="Arial"/>
          <w:color w:val="000000"/>
          <w:sz w:val="20"/>
          <w:szCs w:val="20"/>
        </w:rPr>
        <w:t>Obtaining a genetic diagnosis for a specific type of ataxia</w:t>
      </w:r>
      <w:r w:rsidR="000B03E5">
        <w:rPr>
          <w:rFonts w:ascii="Arial" w:hAnsi="Arial" w:cs="Arial"/>
          <w:color w:val="000000"/>
          <w:sz w:val="20"/>
          <w:szCs w:val="20"/>
        </w:rPr>
        <w:t xml:space="preserve"> </w:t>
      </w:r>
      <w:r>
        <w:rPr>
          <w:rFonts w:ascii="Arial" w:hAnsi="Arial" w:cs="Arial"/>
          <w:color w:val="000000"/>
          <w:sz w:val="20"/>
          <w:szCs w:val="20"/>
        </w:rPr>
        <w:t>is</w:t>
      </w:r>
      <w:r w:rsidR="00BB483F">
        <w:rPr>
          <w:rFonts w:ascii="Arial" w:hAnsi="Arial" w:cs="Arial"/>
          <w:color w:val="000000"/>
          <w:sz w:val="20"/>
          <w:szCs w:val="20"/>
        </w:rPr>
        <w:t xml:space="preserve"> also</w:t>
      </w:r>
      <w:r>
        <w:rPr>
          <w:rFonts w:ascii="Arial" w:hAnsi="Arial" w:cs="Arial"/>
          <w:color w:val="000000"/>
          <w:sz w:val="20"/>
          <w:szCs w:val="20"/>
        </w:rPr>
        <w:t xml:space="preserve"> important because certain treatments are indicated for specific types of ataxia</w:t>
      </w:r>
      <w:r w:rsidR="00B36213">
        <w:rPr>
          <w:rFonts w:ascii="Arial" w:hAnsi="Arial" w:cs="Arial"/>
          <w:color w:val="000000"/>
          <w:sz w:val="20"/>
          <w:szCs w:val="20"/>
        </w:rPr>
        <w:t>.</w:t>
      </w:r>
      <w:r w:rsidR="00D061EB">
        <w:rPr>
          <w:rFonts w:ascii="Arial" w:hAnsi="Arial" w:cs="Arial"/>
          <w:color w:val="000000"/>
          <w:sz w:val="20"/>
          <w:szCs w:val="20"/>
        </w:rPr>
        <w:fldChar w:fldCharType="begin">
          <w:fldData xml:space="preserve">PEVuZE5vdGU+PENpdGU+PEF1dGhvcj52YW4gZGUgV2FycmVuYnVyZzwvQXV0aG9yPjxZZWFyPjIw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2YW4gZGUgV2FycmVuYnVyZzwvQXV0aG9yPjxZZWFyPjIw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D061EB">
        <w:rPr>
          <w:rFonts w:ascii="Arial" w:hAnsi="Arial" w:cs="Arial"/>
          <w:color w:val="000000"/>
          <w:sz w:val="20"/>
          <w:szCs w:val="20"/>
        </w:rPr>
      </w:r>
      <w:r w:rsidR="00D061E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2-14</w:t>
      </w:r>
      <w:r w:rsidR="00D061EB">
        <w:rPr>
          <w:rFonts w:ascii="Arial" w:hAnsi="Arial" w:cs="Arial"/>
          <w:color w:val="000000"/>
          <w:sz w:val="20"/>
          <w:szCs w:val="20"/>
        </w:rPr>
        <w:fldChar w:fldCharType="end"/>
      </w:r>
      <w:r>
        <w:rPr>
          <w:rFonts w:ascii="Arial" w:hAnsi="Arial" w:cs="Arial"/>
          <w:color w:val="000000"/>
          <w:sz w:val="20"/>
          <w:szCs w:val="20"/>
        </w:rPr>
        <w:t xml:space="preserve"> For instance, ataxia with vitamin E deficiency (AVED) and Friedreich’s ataxia, both AR ataxias, have similar clinical presentations, but the recommended treatment for AVED is high-dose vitamin E. Thus, a</w:t>
      </w:r>
      <w:r>
        <w:rPr>
          <w:rFonts w:ascii="Arial" w:hAnsi="Arial" w:cs="Arial"/>
          <w:sz w:val="20"/>
          <w:szCs w:val="20"/>
        </w:rPr>
        <w:t xml:space="preserve"> misdiagnosis of Friedreich’s ataxia instead of AVED could prevent patients from receiving appropriate treatment.</w:t>
      </w:r>
      <w:r w:rsidR="00B60BFB">
        <w:rPr>
          <w:rFonts w:ascii="Arial" w:hAnsi="Arial" w:cs="Arial"/>
          <w:sz w:val="20"/>
          <w:szCs w:val="20"/>
        </w:rPr>
        <w:fldChar w:fldCharType="begin">
          <w:fldData xml:space="preserve">PEVuZE5vdGU+PENpdGU+PEF1dGhvcj5TYW5kZm9yZDwvQXV0aG9yPjxZZWFyPjIwMTQ8L1llYXI+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</w:fldData>
        </w:fldChar>
      </w:r>
      <w:r w:rsidR="00BF23A8">
        <w:rPr>
          <w:rFonts w:ascii="Arial" w:hAnsi="Arial" w:cs="Arial"/>
          <w:sz w:val="20"/>
          <w:szCs w:val="20"/>
        </w:rPr>
        <w:instrText xml:space="preserve"> ADDIN EN.CITE </w:instrText>
      </w:r>
      <w:r w:rsidR="00BF23A8">
        <w:rPr>
          <w:rFonts w:ascii="Arial" w:hAnsi="Arial" w:cs="Arial"/>
          <w:sz w:val="20"/>
          <w:szCs w:val="20"/>
        </w:rPr>
        <w:fldChar w:fldCharType="begin">
          <w:fldData xml:space="preserve">PEVuZE5vdGU+PENpdGU+PEF1dGhvcj5TYW5kZm9yZDwvQXV0aG9yPjxZZWFyPjIwMTQ8L1llYXI+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</w:fldData>
        </w:fldChar>
      </w:r>
      <w:r w:rsidR="00BF23A8">
        <w:rPr>
          <w:rFonts w:ascii="Arial" w:hAnsi="Arial" w:cs="Arial"/>
          <w:sz w:val="20"/>
          <w:szCs w:val="20"/>
        </w:rPr>
        <w:instrText xml:space="preserve"> ADDIN EN.CITE.DATA </w:instrText>
      </w:r>
      <w:r w:rsidR="00BF23A8">
        <w:rPr>
          <w:rFonts w:ascii="Arial" w:hAnsi="Arial" w:cs="Arial"/>
          <w:sz w:val="20"/>
          <w:szCs w:val="20"/>
        </w:rPr>
      </w:r>
      <w:r w:rsidR="00BF23A8">
        <w:rPr>
          <w:rFonts w:ascii="Arial" w:hAnsi="Arial" w:cs="Arial"/>
          <w:sz w:val="20"/>
          <w:szCs w:val="20"/>
        </w:rPr>
        <w:fldChar w:fldCharType="end"/>
      </w:r>
      <w:r w:rsidR="00B60BFB">
        <w:rPr>
          <w:rFonts w:ascii="Arial" w:hAnsi="Arial" w:cs="Arial"/>
          <w:sz w:val="20"/>
          <w:szCs w:val="20"/>
        </w:rPr>
      </w:r>
      <w:r w:rsidR="00B60BFB">
        <w:rPr>
          <w:rFonts w:ascii="Arial" w:hAnsi="Arial" w:cs="Arial"/>
          <w:sz w:val="20"/>
          <w:szCs w:val="20"/>
        </w:rPr>
        <w:fldChar w:fldCharType="separate"/>
      </w:r>
      <w:r w:rsidR="00BF23A8" w:rsidRPr="00BF23A8">
        <w:rPr>
          <w:rFonts w:ascii="Arial" w:hAnsi="Arial" w:cs="Arial"/>
          <w:noProof/>
          <w:sz w:val="20"/>
          <w:szCs w:val="20"/>
          <w:vertAlign w:val="superscript"/>
        </w:rPr>
        <w:t>3,12,14</w:t>
      </w:r>
      <w:r w:rsidR="00B60BFB">
        <w:rPr>
          <w:rFonts w:ascii="Arial" w:hAnsi="Arial" w:cs="Arial"/>
          <w:sz w:val="20"/>
          <w:szCs w:val="20"/>
        </w:rPr>
        <w:fldChar w:fldCharType="end"/>
      </w:r>
      <w:r>
        <w:rPr>
          <w:rFonts w:ascii="Arial" w:hAnsi="Arial" w:cs="Arial"/>
          <w:sz w:val="20"/>
          <w:szCs w:val="20"/>
        </w:rPr>
        <w:t xml:space="preserve"> Genetic diagnosis also informs patient prognosis. Similar presentations between ataxias may hide notable differences in disease characteristics and progression that impact patient management</w:t>
      </w:r>
      <w:r w:rsidR="00B36213">
        <w:rPr>
          <w:rFonts w:ascii="Arial" w:hAnsi="Arial" w:cs="Arial"/>
          <w:color w:val="000000"/>
          <w:sz w:val="20"/>
          <w:szCs w:val="20"/>
        </w:rPr>
        <w:t>.</w:t>
      </w:r>
      <w:r w:rsidR="00B60BFB">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M8L3N0eWxlPjwvRGlzcGxheVRleHQ+PHJlY29yZD48cmVjLW51bWJlcj4xPC9yZWMtbnVtYmVy
Pjxmb3JlaWduLWtleXM+PGtleSBhcHA9IkVOIiBkYi1pZD0ieHB4YXR2ZncwdjJ4ZndlenB0N3Zm
YWU1dHZ4d3phdDAwenB2IiB0aW1lc3RhbXA9IjE2MzIzNDExNzA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wvdGl0bGVzPjxwZXJpb2RpY2FsPjxmdWxsLXRpdGxlPkdlbmV0IE1lZDwv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=
</w:fldData>
        </w:fldChar>
      </w:r>
      <w:r w:rsidR="00612C8B">
        <w:rPr>
          <w:rFonts w:ascii="Arial" w:hAnsi="Arial" w:cs="Arial"/>
          <w:color w:val="000000"/>
          <w:sz w:val="20"/>
          <w:szCs w:val="20"/>
        </w:rPr>
        <w:instrText xml:space="preserve"> ADDIN EN.CITE </w:instrText>
      </w:r>
      <w:r w:rsidR="00612C8B">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M8L3N0eWxlPjwvRGlzcGxheVRleHQ+PHJlY29yZD48cmVjLW51bWJlcj4xPC9yZWMtbnVtYmVy
Pjxmb3JlaWduLWtleXM+PGtleSBhcHA9IkVOIiBkYi1pZD0ieHB4YXR2ZncwdjJ4ZndlenB0N3Zm
YWU1dHZ4d3phdDAwenB2IiB0aW1lc3RhbXA9IjE2MzIzNDExNzA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wvdGl0bGVzPjxwZXJpb2RpY2FsPjxmdWxsLXRpdGxlPkdlbmV0IE1lZDwv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=
</w:fldData>
        </w:fldChar>
      </w:r>
      <w:r w:rsidR="00612C8B">
        <w:rPr>
          <w:rFonts w:ascii="Arial" w:hAnsi="Arial" w:cs="Arial"/>
          <w:color w:val="000000"/>
          <w:sz w:val="20"/>
          <w:szCs w:val="20"/>
        </w:rPr>
        <w:instrText xml:space="preserve"> ADDIN EN.CITE.DATA </w:instrText>
      </w:r>
      <w:r w:rsidR="00612C8B">
        <w:rPr>
          <w:rFonts w:ascii="Arial" w:hAnsi="Arial" w:cs="Arial"/>
          <w:color w:val="000000"/>
          <w:sz w:val="20"/>
          <w:szCs w:val="20"/>
        </w:rPr>
      </w:r>
      <w:r w:rsidR="00612C8B">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B60BFB" w:rsidRPr="00B60BFB">
        <w:rPr>
          <w:rFonts w:ascii="Arial" w:hAnsi="Arial" w:cs="Arial"/>
          <w:noProof/>
          <w:color w:val="000000"/>
          <w:sz w:val="20"/>
          <w:szCs w:val="20"/>
          <w:vertAlign w:val="superscript"/>
        </w:rPr>
        <w:t>1,3</w:t>
      </w:r>
      <w:r w:rsidR="00B60BFB">
        <w:rPr>
          <w:rFonts w:ascii="Arial" w:hAnsi="Arial" w:cs="Arial"/>
          <w:color w:val="000000"/>
          <w:sz w:val="20"/>
          <w:szCs w:val="20"/>
        </w:rPr>
        <w:fldChar w:fldCharType="end"/>
      </w:r>
      <w:r w:rsidR="00B36213">
        <w:rPr>
          <w:rFonts w:ascii="Arial" w:hAnsi="Arial" w:cs="Arial"/>
          <w:color w:val="000000"/>
          <w:sz w:val="20"/>
          <w:szCs w:val="20"/>
        </w:rPr>
        <w:t xml:space="preserve"> </w:t>
      </w:r>
      <w:r>
        <w:rPr>
          <w:rFonts w:ascii="Arial" w:hAnsi="Arial" w:cs="Arial"/>
          <w:color w:val="000000"/>
          <w:sz w:val="20"/>
          <w:szCs w:val="20"/>
        </w:rPr>
        <w:t>For instance, spinocerebellar ataxia (SCA) types 1, 2, 3, and 7 are associated with shorter life spans than SCA types 5, 6, and 14</w:t>
      </w:r>
      <w:r w:rsidR="00066213">
        <w:rPr>
          <w:rFonts w:ascii="Arial" w:hAnsi="Arial" w:cs="Arial"/>
          <w:color w:val="000000"/>
          <w:sz w:val="20"/>
          <w:szCs w:val="20"/>
        </w:rPr>
        <w:t>.</w:t>
      </w:r>
      <w:r w:rsidR="00B60BFB">
        <w:rPr>
          <w:rFonts w:ascii="Arial" w:hAnsi="Arial" w:cs="Arial"/>
          <w:color w:val="000000"/>
          <w:sz w:val="20"/>
          <w:szCs w:val="20"/>
        </w:rPr>
        <w:fldChar w:fldCharType="begin"/>
      </w:r>
      <w:r w:rsidR="00612C8B">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xpxatvfw0v2xfwezpt7vfae5tvxwzat00zpv" timestamp="1632341170"&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titles&gt;&lt;periodical&gt;&lt;full-title&gt;Genet Med&lt;/full-title&gt;&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530-0366 (Electronic)&amp;#xD;1098-3600 (Linking)&lt;/isbn&gt;&lt;accession-num&gt;23538602&lt;/accession-num&gt;&lt;urls&gt;&lt;related-urls&gt;&lt;url&gt;https://www.ncbi.nlm.nih.gov/pubmed/23538602&lt;/url&gt;&lt;url&gt;https://www.nature.com/articles/gim201328.pdf&lt;/url&gt;&lt;/related-urls&gt;&lt;/urls&gt;&lt;electronic-resource-num&gt;10.1038/gim.2013.28&lt;/electronic-resource-num&gt;&lt;/record&gt;&lt;/Cite&gt;&lt;/EndNote&gt;</w:instrText>
      </w:r>
      <w:r w:rsidR="00B60BFB">
        <w:rPr>
          <w:rFonts w:ascii="Arial" w:hAnsi="Arial" w:cs="Arial"/>
          <w:color w:val="000000"/>
          <w:sz w:val="20"/>
          <w:szCs w:val="20"/>
        </w:rPr>
        <w:fldChar w:fldCharType="separate"/>
      </w:r>
      <w:r w:rsidR="00B60BFB" w:rsidRPr="00B60BFB">
        <w:rPr>
          <w:rFonts w:ascii="Arial" w:hAnsi="Arial" w:cs="Arial"/>
          <w:noProof/>
          <w:color w:val="000000"/>
          <w:sz w:val="20"/>
          <w:szCs w:val="20"/>
          <w:vertAlign w:val="superscript"/>
        </w:rPr>
        <w:t>1</w:t>
      </w:r>
      <w:r w:rsidR="00B60BFB">
        <w:rPr>
          <w:rFonts w:ascii="Arial" w:hAnsi="Arial" w:cs="Arial"/>
          <w:color w:val="000000"/>
          <w:sz w:val="20"/>
          <w:szCs w:val="20"/>
        </w:rPr>
        <w:fldChar w:fldCharType="end"/>
      </w:r>
      <w:r>
        <w:rPr>
          <w:rFonts w:ascii="Arial" w:hAnsi="Arial" w:cs="Arial"/>
          <w:color w:val="000000"/>
          <w:sz w:val="20"/>
          <w:szCs w:val="20"/>
        </w:rPr>
        <w:t xml:space="preserve"> Furthermore, genetic diagnosis allows for the prevention or treatment of potential complications (</w:t>
      </w:r>
      <w:proofErr w:type="spellStart"/>
      <w:r>
        <w:rPr>
          <w:rFonts w:ascii="Arial" w:hAnsi="Arial" w:cs="Arial"/>
          <w:color w:val="000000"/>
          <w:sz w:val="20"/>
          <w:szCs w:val="20"/>
        </w:rPr>
        <w:t>eg</w:t>
      </w:r>
      <w:proofErr w:type="spellEnd"/>
      <w:r>
        <w:rPr>
          <w:rFonts w:ascii="Arial" w:hAnsi="Arial" w:cs="Arial"/>
          <w:color w:val="000000"/>
          <w:sz w:val="20"/>
          <w:szCs w:val="20"/>
        </w:rPr>
        <w:t xml:space="preserve">, cardiac, neurologic, or ocular) that are associated with various </w:t>
      </w:r>
      <w:r w:rsidR="00BF194D">
        <w:rPr>
          <w:rFonts w:ascii="Arial" w:hAnsi="Arial" w:cs="Arial"/>
          <w:color w:val="000000"/>
          <w:sz w:val="20"/>
          <w:szCs w:val="20"/>
        </w:rPr>
        <w:t>hereditary ataxias</w:t>
      </w:r>
      <w:r>
        <w:rPr>
          <w:rFonts w:ascii="Arial" w:hAnsi="Arial" w:cs="Arial"/>
          <w:color w:val="000000"/>
          <w:sz w:val="20"/>
          <w:szCs w:val="20"/>
        </w:rPr>
        <w:t>.</w:t>
      </w:r>
      <w:r w:rsidR="00B60BFB">
        <w:rPr>
          <w:rFonts w:ascii="Arial" w:hAnsi="Arial" w:cs="Arial"/>
          <w:color w:val="000000"/>
          <w:sz w:val="20"/>
          <w:szCs w:val="20"/>
        </w:rPr>
        <w:fldChar w:fldCharType="begin"/>
      </w:r>
      <w:r w:rsidR="001821DB">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xpxatvfw0v2xfwezpt7vfae5tvxwzat00zpv" timestamp="1632341170"&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titles&gt;&lt;periodical&gt;&lt;full-title&gt;Genet Med&lt;/full-title&gt;&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530-0366 (Electronic)&amp;#xD;1098-3600 (Linking)&lt;/isbn&gt;&lt;accession-num&gt;23538602&lt;/accession-num&gt;&lt;urls&gt;&lt;related-urls&gt;&lt;url&gt;https://www.ncbi.nlm.nih.gov/pubmed/23538602&lt;/url&gt;&lt;url&gt;https://www.nature.com/articles/gim201328.pdf&lt;/url&gt;&lt;/related-urls&gt;&lt;/urls&gt;&lt;electronic-resource-num&gt;10.1038/gim.2013.28&lt;/electronic-resource-num&gt;&lt;/record&gt;&lt;/Cite&gt;&lt;/EndNote&gt;</w:instrText>
      </w:r>
      <w:r w:rsidR="00B60BFB">
        <w:rPr>
          <w:rFonts w:ascii="Arial" w:hAnsi="Arial" w:cs="Arial"/>
          <w:color w:val="000000"/>
          <w:sz w:val="20"/>
          <w:szCs w:val="20"/>
        </w:rPr>
        <w:fldChar w:fldCharType="separate"/>
      </w:r>
      <w:r w:rsidR="001821DB" w:rsidRPr="001821DB">
        <w:rPr>
          <w:rFonts w:ascii="Arial" w:hAnsi="Arial" w:cs="Arial"/>
          <w:noProof/>
          <w:color w:val="000000"/>
          <w:sz w:val="20"/>
          <w:szCs w:val="20"/>
          <w:vertAlign w:val="superscript"/>
        </w:rPr>
        <w:t>1</w:t>
      </w:r>
      <w:r w:rsidR="00B60BFB">
        <w:rPr>
          <w:rFonts w:ascii="Arial" w:hAnsi="Arial" w:cs="Arial"/>
          <w:color w:val="000000"/>
          <w:sz w:val="20"/>
          <w:szCs w:val="20"/>
        </w:rPr>
        <w:fldChar w:fldCharType="end"/>
      </w:r>
    </w:p>
    <w:p w14:paraId="636B2E07" w14:textId="77777777" w:rsidR="007E4B35" w:rsidRDefault="007E4B35" w:rsidP="0059383A">
      <w:pPr>
        <w:rPr>
          <w:rFonts w:ascii="Arial" w:hAnsi="Arial" w:cs="Arial"/>
          <w:color w:val="000000"/>
          <w:sz w:val="20"/>
          <w:szCs w:val="20"/>
        </w:rPr>
      </w:pPr>
    </w:p>
    <w:p w14:paraId="6FE9BC18" w14:textId="4202C7EC" w:rsidR="00816884" w:rsidRPr="00762600" w:rsidRDefault="00CA0B8F" w:rsidP="00762600">
      <w:pPr>
        <w:rPr>
          <w:rFonts w:ascii="Arial" w:hAnsi="Arial" w:cs="Arial"/>
          <w:color w:val="000000"/>
          <w:sz w:val="20"/>
          <w:szCs w:val="20"/>
        </w:rPr>
      </w:pPr>
      <w:r>
        <w:rPr>
          <w:rFonts w:ascii="Arial" w:hAnsi="Arial" w:cs="Arial"/>
          <w:color w:val="000000"/>
          <w:sz w:val="20"/>
          <w:szCs w:val="20"/>
        </w:rPr>
        <w:t>Given the importance of a specific diagnosis for ataxia</w:t>
      </w:r>
      <w:r w:rsidR="00135B71">
        <w:rPr>
          <w:rFonts w:ascii="Arial" w:hAnsi="Arial" w:cs="Arial"/>
          <w:color w:val="000000"/>
          <w:sz w:val="20"/>
          <w:szCs w:val="20"/>
        </w:rPr>
        <w:t>, p</w:t>
      </w:r>
      <w:r w:rsidR="00867912">
        <w:rPr>
          <w:rFonts w:ascii="Arial" w:hAnsi="Arial" w:cs="Arial"/>
          <w:color w:val="000000"/>
          <w:sz w:val="20"/>
          <w:szCs w:val="20"/>
        </w:rPr>
        <w:t xml:space="preserve">rofessional and </w:t>
      </w:r>
      <w:r w:rsidR="00D54443">
        <w:rPr>
          <w:rFonts w:ascii="Arial" w:hAnsi="Arial" w:cs="Arial"/>
          <w:color w:val="000000"/>
          <w:sz w:val="20"/>
          <w:szCs w:val="20"/>
        </w:rPr>
        <w:t xml:space="preserve">patient </w:t>
      </w:r>
      <w:r w:rsidR="004F4E91">
        <w:rPr>
          <w:rFonts w:ascii="Arial" w:hAnsi="Arial" w:cs="Arial"/>
          <w:color w:val="000000"/>
          <w:sz w:val="20"/>
          <w:szCs w:val="20"/>
        </w:rPr>
        <w:t xml:space="preserve">support </w:t>
      </w:r>
      <w:r w:rsidR="00867912">
        <w:rPr>
          <w:rFonts w:ascii="Arial" w:hAnsi="Arial" w:cs="Arial"/>
          <w:color w:val="000000"/>
          <w:sz w:val="20"/>
          <w:szCs w:val="20"/>
        </w:rPr>
        <w:t xml:space="preserve">organizations have issued guidelines that recommend </w:t>
      </w:r>
      <w:r w:rsidR="009108D1">
        <w:rPr>
          <w:rFonts w:ascii="Arial" w:hAnsi="Arial" w:cs="Arial"/>
          <w:color w:val="000000"/>
          <w:sz w:val="20"/>
          <w:szCs w:val="20"/>
        </w:rPr>
        <w:t>expanded</w:t>
      </w:r>
      <w:r w:rsidR="00867912">
        <w:rPr>
          <w:rFonts w:ascii="Arial" w:hAnsi="Arial" w:cs="Arial"/>
          <w:color w:val="000000"/>
          <w:sz w:val="20"/>
          <w:szCs w:val="20"/>
        </w:rPr>
        <w:t xml:space="preserve"> genetic testing in the diagnostic work-up</w:t>
      </w:r>
      <w:r w:rsidR="00B36213">
        <w:rPr>
          <w:rFonts w:ascii="Arial" w:hAnsi="Arial" w:cs="Arial"/>
          <w:color w:val="000000"/>
          <w:sz w:val="20"/>
          <w:szCs w:val="20"/>
        </w:rPr>
        <w:t>.</w:t>
      </w:r>
      <w:r w:rsidR="00B60BFB">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yLDE0PC9zdHlsZT48L0Rpc3BsYXlUZXh0PjxyZWNvcmQ+PHJlYy1udW1iZXI+MTg8L3JlYy1u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C9FbmROb3RlPn==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yLDE0PC9zdHlsZT48L0Rpc3BsYXlUZXh0PjxyZWNvcmQ+PHJlYy1udW1iZXI+MTg8L3JlYy1u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C9FbmROb3RlPn==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2,14</w:t>
      </w:r>
      <w:r w:rsidR="00B60BFB">
        <w:rPr>
          <w:rFonts w:ascii="Arial" w:hAnsi="Arial" w:cs="Arial"/>
          <w:color w:val="000000"/>
          <w:sz w:val="20"/>
          <w:szCs w:val="20"/>
        </w:rPr>
        <w:fldChar w:fldCharType="end"/>
      </w:r>
      <w:r w:rsidR="00D54443">
        <w:rPr>
          <w:rFonts w:ascii="Arial" w:hAnsi="Arial" w:cs="Arial"/>
          <w:color w:val="000000"/>
          <w:sz w:val="20"/>
          <w:szCs w:val="20"/>
        </w:rPr>
        <w:t xml:space="preserve"> </w:t>
      </w:r>
      <w:r w:rsidR="009D7FAA">
        <w:rPr>
          <w:rFonts w:ascii="Arial" w:hAnsi="Arial" w:cs="Arial"/>
          <w:color w:val="000000"/>
          <w:sz w:val="20"/>
          <w:szCs w:val="20"/>
        </w:rPr>
        <w:t>F</w:t>
      </w:r>
      <w:r w:rsidR="003C1FCB">
        <w:rPr>
          <w:rFonts w:ascii="Arial" w:hAnsi="Arial" w:cs="Arial"/>
          <w:color w:val="000000"/>
          <w:sz w:val="20"/>
          <w:szCs w:val="20"/>
        </w:rPr>
        <w:t xml:space="preserve">or patients with suggestive family history, </w:t>
      </w:r>
      <w:r w:rsidR="008B363C">
        <w:rPr>
          <w:rFonts w:ascii="Arial" w:hAnsi="Arial" w:cs="Arial"/>
          <w:color w:val="000000"/>
          <w:sz w:val="20"/>
          <w:szCs w:val="20"/>
        </w:rPr>
        <w:t xml:space="preserve">the European Federation of Neurological Societies (EFNS) </w:t>
      </w:r>
      <w:r w:rsidR="002C40D3">
        <w:rPr>
          <w:rFonts w:ascii="Arial" w:hAnsi="Arial" w:cs="Arial"/>
          <w:color w:val="000000"/>
          <w:sz w:val="20"/>
          <w:szCs w:val="20"/>
        </w:rPr>
        <w:t xml:space="preserve">recommends </w:t>
      </w:r>
      <w:r w:rsidR="0098735C">
        <w:rPr>
          <w:rFonts w:ascii="Arial" w:hAnsi="Arial" w:cs="Arial"/>
          <w:color w:val="000000"/>
          <w:sz w:val="20"/>
          <w:szCs w:val="20"/>
        </w:rPr>
        <w:t xml:space="preserve">expanded genetic testing </w:t>
      </w:r>
      <w:r w:rsidR="00865FA9">
        <w:rPr>
          <w:rFonts w:ascii="Arial" w:hAnsi="Arial" w:cs="Arial"/>
          <w:color w:val="000000"/>
          <w:sz w:val="20"/>
          <w:szCs w:val="20"/>
        </w:rPr>
        <w:t>after testing</w:t>
      </w:r>
      <w:r w:rsidR="00161F62">
        <w:rPr>
          <w:rFonts w:ascii="Arial" w:hAnsi="Arial" w:cs="Arial"/>
          <w:color w:val="000000"/>
          <w:sz w:val="20"/>
          <w:szCs w:val="20"/>
        </w:rPr>
        <w:t xml:space="preserve"> negative</w:t>
      </w:r>
      <w:r w:rsidR="00865FA9">
        <w:rPr>
          <w:rFonts w:ascii="Arial" w:hAnsi="Arial" w:cs="Arial"/>
          <w:color w:val="000000"/>
          <w:sz w:val="20"/>
          <w:szCs w:val="20"/>
        </w:rPr>
        <w:t xml:space="preserve"> for more common </w:t>
      </w:r>
      <w:r w:rsidR="00F70E2A">
        <w:rPr>
          <w:rFonts w:ascii="Arial" w:hAnsi="Arial" w:cs="Arial"/>
          <w:color w:val="000000"/>
          <w:sz w:val="20"/>
          <w:szCs w:val="20"/>
        </w:rPr>
        <w:t>AD or AR ataxias</w:t>
      </w:r>
      <w:r w:rsidR="004933FE">
        <w:rPr>
          <w:rFonts w:ascii="Arial" w:hAnsi="Arial" w:cs="Arial"/>
          <w:color w:val="000000"/>
          <w:sz w:val="20"/>
          <w:szCs w:val="20"/>
        </w:rPr>
        <w:t xml:space="preserve">. </w:t>
      </w:r>
      <w:r w:rsidR="00161F62">
        <w:rPr>
          <w:rFonts w:ascii="Arial" w:hAnsi="Arial" w:cs="Arial"/>
          <w:color w:val="000000"/>
          <w:sz w:val="20"/>
          <w:szCs w:val="20"/>
        </w:rPr>
        <w:t xml:space="preserve">For patients </w:t>
      </w:r>
      <w:r w:rsidR="00C32B40">
        <w:rPr>
          <w:rFonts w:ascii="Arial" w:hAnsi="Arial" w:cs="Arial"/>
          <w:color w:val="000000"/>
          <w:sz w:val="20"/>
          <w:szCs w:val="20"/>
        </w:rPr>
        <w:t>without family history</w:t>
      </w:r>
      <w:r w:rsidR="00E35761">
        <w:rPr>
          <w:rFonts w:ascii="Arial" w:hAnsi="Arial" w:cs="Arial"/>
          <w:color w:val="000000"/>
          <w:sz w:val="20"/>
          <w:szCs w:val="20"/>
        </w:rPr>
        <w:t xml:space="preserve">, EFNS recommends expanded genetic testing after </w:t>
      </w:r>
      <w:r w:rsidR="00137923">
        <w:rPr>
          <w:rFonts w:ascii="Arial" w:hAnsi="Arial" w:cs="Arial"/>
          <w:color w:val="000000"/>
          <w:sz w:val="20"/>
          <w:szCs w:val="20"/>
        </w:rPr>
        <w:t>standard testing for the most common AD and AR</w:t>
      </w:r>
      <w:r w:rsidR="00D743A0">
        <w:rPr>
          <w:rFonts w:ascii="Arial" w:hAnsi="Arial" w:cs="Arial"/>
          <w:color w:val="000000"/>
          <w:sz w:val="20"/>
          <w:szCs w:val="20"/>
        </w:rPr>
        <w:t xml:space="preserve"> ataxias.</w:t>
      </w:r>
      <w:r w:rsidR="00B60BFB">
        <w:rPr>
          <w:rFonts w:ascii="Arial" w:hAnsi="Arial" w:cs="Arial"/>
          <w:color w:val="000000"/>
          <w:sz w:val="20"/>
          <w:szCs w:val="20"/>
        </w:rPr>
        <w:fldChar w:fldCharType="begin">
          <w:fldData xml:space="preserve">PEVuZE5vdGU+PENpdGU+PEF1dGhvcj52YW4gZGUgV2FycmVuYnVyZzwvQXV0aG9yPjxZZWFyPjIw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2YW4gZGUgV2FycmVuYnVyZzwvQXV0aG9yPjxZZWFyPjIw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2</w:t>
      </w:r>
      <w:r w:rsidR="00B60BFB">
        <w:rPr>
          <w:rFonts w:ascii="Arial" w:hAnsi="Arial" w:cs="Arial"/>
          <w:color w:val="000000"/>
          <w:sz w:val="20"/>
          <w:szCs w:val="20"/>
        </w:rPr>
        <w:fldChar w:fldCharType="end"/>
      </w:r>
      <w:r w:rsidR="00F517F0">
        <w:rPr>
          <w:rFonts w:ascii="Arial" w:hAnsi="Arial" w:cs="Arial"/>
          <w:color w:val="000000"/>
          <w:sz w:val="20"/>
          <w:szCs w:val="20"/>
        </w:rPr>
        <w:t xml:space="preserve"> </w:t>
      </w:r>
      <w:r w:rsidR="001B500C">
        <w:rPr>
          <w:rFonts w:ascii="Arial" w:hAnsi="Arial" w:cs="Arial"/>
          <w:color w:val="000000"/>
          <w:sz w:val="20"/>
          <w:szCs w:val="20"/>
        </w:rPr>
        <w:t>Similarly, Ataxia UK, a patient support organization that developed guidelines in consultation with &gt;30 health professionals, recommends expanded gene panels as second-line tests for patients who remain without a diagnosis after initial testing for the most common ataxias.</w:t>
      </w:r>
      <w:r w:rsidR="00B60BFB">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0PC9zdHlsZT48L0Rpc3BsYXlUZXh0PjxyZWNvcmQ+PHJlYy1udW1iZXI+MTg8L3JlYy1udW1i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0PC9zdHlsZT48L0Rpc3BsYXlUZXh0PjxyZWNvcmQ+PHJlYy1udW1iZXI+MTg8L3JlYy1udW1i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4</w:t>
      </w:r>
      <w:r w:rsidR="00B60BFB">
        <w:rPr>
          <w:rFonts w:ascii="Arial" w:hAnsi="Arial" w:cs="Arial"/>
          <w:color w:val="000000"/>
          <w:sz w:val="20"/>
          <w:szCs w:val="20"/>
        </w:rPr>
        <w:fldChar w:fldCharType="end"/>
      </w:r>
      <w:r w:rsidR="001B500C">
        <w:rPr>
          <w:rFonts w:ascii="Arial" w:hAnsi="Arial" w:cs="Arial"/>
          <w:color w:val="000000"/>
          <w:sz w:val="20"/>
          <w:szCs w:val="20"/>
        </w:rPr>
        <w:t xml:space="preserve"> </w:t>
      </w:r>
      <w:r w:rsidR="002B1FA6">
        <w:rPr>
          <w:rFonts w:ascii="Arial" w:hAnsi="Arial" w:cs="Arial"/>
          <w:color w:val="000000"/>
          <w:sz w:val="20"/>
          <w:szCs w:val="20"/>
        </w:rPr>
        <w:t>Therefore,</w:t>
      </w:r>
      <w:r w:rsidR="00F60E67">
        <w:rPr>
          <w:rFonts w:ascii="Arial" w:hAnsi="Arial" w:cs="Arial"/>
          <w:color w:val="000000"/>
          <w:sz w:val="20"/>
          <w:szCs w:val="20"/>
        </w:rPr>
        <w:t xml:space="preserve"> current guidelines</w:t>
      </w:r>
      <w:r w:rsidR="003F6C73">
        <w:rPr>
          <w:rFonts w:ascii="Arial" w:hAnsi="Arial" w:cs="Arial"/>
          <w:color w:val="000000"/>
          <w:sz w:val="20"/>
          <w:szCs w:val="20"/>
        </w:rPr>
        <w:t xml:space="preserve"> </w:t>
      </w:r>
      <w:r w:rsidR="00407C79">
        <w:rPr>
          <w:rFonts w:ascii="Arial" w:hAnsi="Arial" w:cs="Arial"/>
          <w:color w:val="000000"/>
          <w:sz w:val="20"/>
          <w:szCs w:val="20"/>
        </w:rPr>
        <w:t>recommend</w:t>
      </w:r>
      <w:r w:rsidR="003F6C73">
        <w:rPr>
          <w:rFonts w:ascii="Arial" w:hAnsi="Arial" w:cs="Arial"/>
          <w:color w:val="000000"/>
          <w:sz w:val="20"/>
          <w:szCs w:val="20"/>
        </w:rPr>
        <w:t xml:space="preserve"> expanded genetic testing </w:t>
      </w:r>
      <w:r w:rsidR="005E7F88">
        <w:rPr>
          <w:rFonts w:ascii="Arial" w:hAnsi="Arial" w:cs="Arial"/>
          <w:color w:val="000000"/>
          <w:sz w:val="20"/>
          <w:szCs w:val="20"/>
        </w:rPr>
        <w:t>within a tiered diagnostic approach</w:t>
      </w:r>
      <w:r w:rsidR="00CE44AB">
        <w:rPr>
          <w:rFonts w:ascii="Arial" w:hAnsi="Arial" w:cs="Arial"/>
          <w:color w:val="000000"/>
          <w:sz w:val="20"/>
          <w:szCs w:val="20"/>
        </w:rPr>
        <w:t xml:space="preserve">, </w:t>
      </w:r>
      <w:r w:rsidR="002B1FA6">
        <w:rPr>
          <w:rFonts w:ascii="Arial" w:hAnsi="Arial" w:cs="Arial"/>
          <w:color w:val="000000"/>
          <w:sz w:val="20"/>
          <w:szCs w:val="20"/>
        </w:rPr>
        <w:t xml:space="preserve">but </w:t>
      </w:r>
      <w:r w:rsidR="00407C79">
        <w:rPr>
          <w:rFonts w:ascii="Arial" w:hAnsi="Arial" w:cs="Arial"/>
          <w:color w:val="000000"/>
          <w:sz w:val="20"/>
          <w:szCs w:val="20"/>
        </w:rPr>
        <w:t>extended</w:t>
      </w:r>
      <w:r w:rsidR="000A6DA0">
        <w:rPr>
          <w:rFonts w:ascii="Arial" w:hAnsi="Arial" w:cs="Arial"/>
          <w:color w:val="000000"/>
          <w:sz w:val="20"/>
          <w:szCs w:val="20"/>
        </w:rPr>
        <w:t xml:space="preserve"> </w:t>
      </w:r>
      <w:r w:rsidR="009A5EAE">
        <w:rPr>
          <w:rFonts w:ascii="Arial" w:hAnsi="Arial" w:cs="Arial"/>
          <w:color w:val="000000"/>
          <w:sz w:val="20"/>
          <w:szCs w:val="20"/>
        </w:rPr>
        <w:t xml:space="preserve">gene </w:t>
      </w:r>
      <w:r w:rsidR="00672128">
        <w:rPr>
          <w:rFonts w:ascii="Arial" w:hAnsi="Arial" w:cs="Arial"/>
          <w:color w:val="000000"/>
          <w:sz w:val="20"/>
          <w:szCs w:val="20"/>
        </w:rPr>
        <w:t>panels are acknowledged as new tool</w:t>
      </w:r>
      <w:r w:rsidR="00C63449">
        <w:rPr>
          <w:rFonts w:ascii="Arial" w:hAnsi="Arial" w:cs="Arial"/>
          <w:color w:val="000000"/>
          <w:sz w:val="20"/>
          <w:szCs w:val="20"/>
        </w:rPr>
        <w:t>s</w:t>
      </w:r>
      <w:r w:rsidR="00672128">
        <w:rPr>
          <w:rFonts w:ascii="Arial" w:hAnsi="Arial" w:cs="Arial"/>
          <w:color w:val="000000"/>
          <w:sz w:val="20"/>
          <w:szCs w:val="20"/>
        </w:rPr>
        <w:t xml:space="preserve"> </w:t>
      </w:r>
      <w:r w:rsidR="00BB02F8">
        <w:rPr>
          <w:rFonts w:ascii="Arial" w:hAnsi="Arial" w:cs="Arial"/>
          <w:color w:val="000000"/>
          <w:sz w:val="20"/>
          <w:szCs w:val="20"/>
        </w:rPr>
        <w:t xml:space="preserve">that </w:t>
      </w:r>
      <w:r w:rsidR="00C63449">
        <w:rPr>
          <w:rFonts w:ascii="Arial" w:hAnsi="Arial" w:cs="Arial"/>
          <w:color w:val="000000"/>
          <w:sz w:val="20"/>
          <w:szCs w:val="20"/>
        </w:rPr>
        <w:t>are</w:t>
      </w:r>
      <w:r w:rsidR="00BB02F8">
        <w:rPr>
          <w:rFonts w:ascii="Arial" w:hAnsi="Arial" w:cs="Arial"/>
          <w:color w:val="000000"/>
          <w:sz w:val="20"/>
          <w:szCs w:val="20"/>
        </w:rPr>
        <w:t xml:space="preserve"> expected</w:t>
      </w:r>
      <w:r w:rsidR="00F705A0">
        <w:rPr>
          <w:rFonts w:ascii="Arial" w:hAnsi="Arial" w:cs="Arial"/>
          <w:color w:val="000000"/>
          <w:sz w:val="20"/>
          <w:szCs w:val="20"/>
        </w:rPr>
        <w:t xml:space="preserve"> to </w:t>
      </w:r>
      <w:r w:rsidR="00155B17">
        <w:rPr>
          <w:rFonts w:ascii="Arial" w:hAnsi="Arial" w:cs="Arial"/>
          <w:color w:val="000000"/>
          <w:sz w:val="20"/>
          <w:szCs w:val="20"/>
        </w:rPr>
        <w:t xml:space="preserve">further improve </w:t>
      </w:r>
      <w:r w:rsidR="00F705A0">
        <w:rPr>
          <w:rFonts w:ascii="Arial" w:hAnsi="Arial" w:cs="Arial"/>
          <w:color w:val="000000"/>
          <w:sz w:val="20"/>
          <w:szCs w:val="20"/>
        </w:rPr>
        <w:t>diagnosis of ataxia.</w:t>
      </w:r>
      <w:r w:rsidR="00B60BFB">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yLDE0PC9zdHlsZT48L0Rpc3BsYXlUZXh0PjxyZWNvcmQ+PHJlYy1udW1iZXI+MTg8L3JlYy1u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ENpdGU+PEF1dGhvcj5kZSBTaWx2YTwvQXV0aG9yPjxZZWFyPjIwMTk8L1ll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</w:fldData>
        </w:fldChar>
      </w:r>
      <w:r w:rsidR="00BF23A8">
        <w:rPr>
          <w:rFonts w:ascii="Arial" w:hAnsi="Arial" w:cs="Arial"/>
          <w:color w:val="000000"/>
          <w:sz w:val="20"/>
          <w:szCs w:val="20"/>
        </w:rPr>
        <w:instrText xml:space="preserve"> ADDIN EN.CITE </w:instrText>
      </w:r>
      <w:r w:rsidR="00BF23A8">
        <w:rPr>
          <w:rFonts w:ascii="Arial" w:hAnsi="Arial" w:cs="Arial"/>
          <w:color w:val="000000"/>
          <w:sz w:val="20"/>
          <w:szCs w:val="20"/>
        </w:rPr>
        <w:fldChar w:fldCharType="begin">
          <w:fldData xml:space="preserve">PEVuZE5vdGU+PENpdGU+PEF1dGhvcj5kZSBTaWx2YTwvQXV0aG9yPjxZZWFyPjIwMTk8L1llYXI+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</w:fldData>
        </w:fldChar>
      </w:r>
      <w:r w:rsidR="00BF23A8">
        <w:rPr>
          <w:rFonts w:ascii="Arial" w:hAnsi="Arial" w:cs="Arial"/>
          <w:color w:val="000000"/>
          <w:sz w:val="20"/>
          <w:szCs w:val="20"/>
        </w:rPr>
        <w:instrText xml:space="preserve"> ADDIN EN.CITE.DATA </w:instrText>
      </w:r>
      <w:r w:rsidR="00BF23A8">
        <w:rPr>
          <w:rFonts w:ascii="Arial" w:hAnsi="Arial" w:cs="Arial"/>
          <w:color w:val="000000"/>
          <w:sz w:val="20"/>
          <w:szCs w:val="20"/>
        </w:rPr>
      </w:r>
      <w:r w:rsidR="00BF23A8">
        <w:rPr>
          <w:rFonts w:ascii="Arial" w:hAnsi="Arial" w:cs="Arial"/>
          <w:color w:val="000000"/>
          <w:sz w:val="20"/>
          <w:szCs w:val="20"/>
        </w:rPr>
        <w:fldChar w:fldCharType="end"/>
      </w:r>
      <w:r w:rsidR="00B60BFB">
        <w:rPr>
          <w:rFonts w:ascii="Arial" w:hAnsi="Arial" w:cs="Arial"/>
          <w:color w:val="000000"/>
          <w:sz w:val="20"/>
          <w:szCs w:val="20"/>
        </w:rPr>
      </w:r>
      <w:r w:rsidR="00B60BFB">
        <w:rPr>
          <w:rFonts w:ascii="Arial" w:hAnsi="Arial" w:cs="Arial"/>
          <w:color w:val="000000"/>
          <w:sz w:val="20"/>
          <w:szCs w:val="20"/>
        </w:rPr>
        <w:fldChar w:fldCharType="separate"/>
      </w:r>
      <w:r w:rsidR="00BF23A8" w:rsidRPr="00BF23A8">
        <w:rPr>
          <w:rFonts w:ascii="Arial" w:hAnsi="Arial" w:cs="Arial"/>
          <w:noProof/>
          <w:color w:val="000000"/>
          <w:sz w:val="20"/>
          <w:szCs w:val="20"/>
          <w:vertAlign w:val="superscript"/>
        </w:rPr>
        <w:t>12,14</w:t>
      </w:r>
      <w:r w:rsidR="00B60BFB">
        <w:rPr>
          <w:rFonts w:ascii="Arial" w:hAnsi="Arial" w:cs="Arial"/>
          <w:color w:val="000000"/>
          <w:sz w:val="20"/>
          <w:szCs w:val="20"/>
        </w:rPr>
        <w:fldChar w:fldCharType="end"/>
      </w:r>
    </w:p>
    <w:p w14:paraId="098CCFC3" w14:textId="77777777" w:rsidR="00ED7DD1" w:rsidRPr="00C23DDD" w:rsidRDefault="00ED7DD1" w:rsidP="00F45C7E">
      <w:pPr>
        <w:rPr>
          <w:rFonts w:ascii="Arial" w:hAnsi="Arial" w:cs="Arial"/>
          <w:color w:val="000000"/>
          <w:sz w:val="20"/>
          <w:szCs w:val="20"/>
        </w:rPr>
      </w:pPr>
    </w:p>
    <w:p w14:paraId="7A0B1C9D" w14:textId="2181550D" w:rsidR="00F45C7E" w:rsidRPr="00C23DDD" w:rsidRDefault="00D743A0" w:rsidP="00F45C7E">
      <w:pPr>
        <w:rPr>
          <w:rFonts w:ascii="Arial" w:hAnsi="Arial" w:cs="Arial"/>
          <w:color w:val="000000"/>
          <w:sz w:val="20"/>
          <w:szCs w:val="20"/>
        </w:rPr>
      </w:pPr>
      <w:r>
        <w:rPr>
          <w:rFonts w:ascii="Arial" w:hAnsi="Arial" w:cs="Arial"/>
          <w:color w:val="000000"/>
          <w:sz w:val="20"/>
          <w:szCs w:val="20"/>
        </w:rPr>
        <w:t>I</w:t>
      </w:r>
      <w:r w:rsidRPr="00C23DDD">
        <w:rPr>
          <w:rFonts w:ascii="Arial" w:hAnsi="Arial" w:cs="Arial"/>
          <w:color w:val="000000"/>
          <w:sz w:val="20"/>
          <w:szCs w:val="20"/>
        </w:rPr>
        <w:t xml:space="preserve">n summary, </w:t>
      </w:r>
      <w:r w:rsidR="00762600">
        <w:rPr>
          <w:rFonts w:ascii="Arial" w:hAnsi="Arial" w:cs="Arial"/>
          <w:color w:val="000000"/>
          <w:sz w:val="20"/>
          <w:szCs w:val="20"/>
        </w:rPr>
        <w:t xml:space="preserve">extended genetic testing with </w:t>
      </w:r>
      <w:r w:rsidR="00624AF5" w:rsidRPr="009F1B2E">
        <w:rPr>
          <w:rFonts w:ascii="Arial" w:hAnsi="Arial" w:cs="Arial"/>
          <w:color w:val="000000"/>
          <w:sz w:val="20"/>
          <w:szCs w:val="20"/>
        </w:rPr>
        <w:t>Ataxia, Comprehensive Evaluation</w:t>
      </w:r>
      <w:r w:rsidR="00624AF5">
        <w:rPr>
          <w:rFonts w:ascii="Arial" w:hAnsi="Arial" w:cs="Arial"/>
          <w:color w:val="000000"/>
          <w:sz w:val="20"/>
          <w:szCs w:val="20"/>
        </w:rPr>
        <w:t xml:space="preserve"> </w:t>
      </w:r>
      <w:r w:rsidR="000B03E5">
        <w:rPr>
          <w:rFonts w:ascii="Arial" w:hAnsi="Arial" w:cs="Arial"/>
          <w:color w:val="000000"/>
          <w:sz w:val="20"/>
          <w:szCs w:val="20"/>
        </w:rPr>
        <w:t>can improve</w:t>
      </w:r>
      <w:r w:rsidR="00624AF5">
        <w:rPr>
          <w:rFonts w:ascii="Arial" w:hAnsi="Arial" w:cs="Arial"/>
          <w:color w:val="000000"/>
          <w:sz w:val="20"/>
          <w:szCs w:val="20"/>
        </w:rPr>
        <w:t xml:space="preserve"> </w:t>
      </w:r>
      <w:r w:rsidR="00155B17">
        <w:rPr>
          <w:rFonts w:ascii="Arial" w:hAnsi="Arial" w:cs="Arial"/>
          <w:color w:val="000000"/>
          <w:sz w:val="20"/>
          <w:szCs w:val="20"/>
        </w:rPr>
        <w:t xml:space="preserve">the </w:t>
      </w:r>
      <w:r w:rsidR="00624AF5">
        <w:rPr>
          <w:rFonts w:ascii="Arial" w:hAnsi="Arial" w:cs="Arial"/>
          <w:color w:val="000000"/>
          <w:sz w:val="20"/>
          <w:szCs w:val="20"/>
        </w:rPr>
        <w:t>diagnos</w:t>
      </w:r>
      <w:r w:rsidR="00155B17">
        <w:rPr>
          <w:rFonts w:ascii="Arial" w:hAnsi="Arial" w:cs="Arial"/>
          <w:color w:val="000000"/>
          <w:sz w:val="20"/>
          <w:szCs w:val="20"/>
        </w:rPr>
        <w:t>tic yield</w:t>
      </w:r>
      <w:r w:rsidR="00624AF5">
        <w:rPr>
          <w:rFonts w:ascii="Arial" w:hAnsi="Arial" w:cs="Arial"/>
          <w:color w:val="000000"/>
          <w:sz w:val="20"/>
          <w:szCs w:val="20"/>
        </w:rPr>
        <w:t xml:space="preserve"> </w:t>
      </w:r>
      <w:r w:rsidR="00155B17">
        <w:rPr>
          <w:rFonts w:ascii="Arial" w:hAnsi="Arial" w:cs="Arial"/>
          <w:color w:val="000000"/>
          <w:sz w:val="20"/>
          <w:szCs w:val="20"/>
        </w:rPr>
        <w:t>for</w:t>
      </w:r>
      <w:r w:rsidR="00624AF5">
        <w:rPr>
          <w:rFonts w:ascii="Arial" w:hAnsi="Arial" w:cs="Arial"/>
          <w:color w:val="000000"/>
          <w:sz w:val="20"/>
          <w:szCs w:val="20"/>
        </w:rPr>
        <w:t xml:space="preserve"> ataxia</w:t>
      </w:r>
      <w:r w:rsidR="00155B17">
        <w:rPr>
          <w:rFonts w:ascii="Arial" w:hAnsi="Arial" w:cs="Arial"/>
          <w:color w:val="000000"/>
          <w:sz w:val="20"/>
          <w:szCs w:val="20"/>
        </w:rPr>
        <w:t xml:space="preserve"> patients bey</w:t>
      </w:r>
      <w:r w:rsidR="00407C79">
        <w:rPr>
          <w:rFonts w:ascii="Arial" w:hAnsi="Arial" w:cs="Arial"/>
          <w:color w:val="000000"/>
          <w:sz w:val="20"/>
          <w:szCs w:val="20"/>
        </w:rPr>
        <w:t>ond that provided by standard</w:t>
      </w:r>
      <w:r w:rsidR="00155B17">
        <w:rPr>
          <w:rFonts w:ascii="Arial" w:hAnsi="Arial" w:cs="Arial"/>
          <w:color w:val="000000"/>
          <w:sz w:val="20"/>
          <w:szCs w:val="20"/>
        </w:rPr>
        <w:t xml:space="preserve"> testing of common genes</w:t>
      </w:r>
      <w:r w:rsidR="008C5937">
        <w:rPr>
          <w:rFonts w:ascii="Arial" w:hAnsi="Arial" w:cs="Arial"/>
          <w:color w:val="000000"/>
          <w:sz w:val="20"/>
          <w:szCs w:val="20"/>
        </w:rPr>
        <w:t xml:space="preserve">, which </w:t>
      </w:r>
      <w:r w:rsidR="00762600">
        <w:rPr>
          <w:rFonts w:ascii="Arial" w:hAnsi="Arial" w:cs="Arial"/>
          <w:color w:val="000000"/>
          <w:sz w:val="20"/>
          <w:szCs w:val="20"/>
        </w:rPr>
        <w:t>provides</w:t>
      </w:r>
      <w:r w:rsidR="00155B17">
        <w:rPr>
          <w:rFonts w:ascii="Arial" w:hAnsi="Arial" w:cs="Arial"/>
          <w:color w:val="000000"/>
          <w:sz w:val="20"/>
          <w:szCs w:val="20"/>
        </w:rPr>
        <w:t xml:space="preserve"> </w:t>
      </w:r>
      <w:r w:rsidR="00762600">
        <w:rPr>
          <w:rFonts w:ascii="Arial" w:hAnsi="Arial" w:cs="Arial"/>
          <w:color w:val="000000"/>
          <w:sz w:val="20"/>
          <w:szCs w:val="20"/>
        </w:rPr>
        <w:t>valuable information to both the patient and clinician</w:t>
      </w:r>
      <w:r w:rsidR="00330196">
        <w:rPr>
          <w:rFonts w:ascii="Arial" w:hAnsi="Arial" w:cs="Arial"/>
          <w:color w:val="000000"/>
          <w:sz w:val="20"/>
          <w:szCs w:val="20"/>
        </w:rPr>
        <w:t xml:space="preserve"> </w:t>
      </w:r>
      <w:r w:rsidR="001E2588">
        <w:rPr>
          <w:rFonts w:ascii="Arial" w:hAnsi="Arial" w:cs="Arial"/>
          <w:color w:val="000000"/>
          <w:sz w:val="20"/>
          <w:szCs w:val="20"/>
        </w:rPr>
        <w:t xml:space="preserve">for </w:t>
      </w:r>
      <w:r w:rsidR="00A53D27">
        <w:rPr>
          <w:rFonts w:ascii="Arial" w:hAnsi="Arial" w:cs="Arial"/>
          <w:color w:val="000000"/>
          <w:sz w:val="20"/>
          <w:szCs w:val="20"/>
        </w:rPr>
        <w:t xml:space="preserve">appropriate </w:t>
      </w:r>
      <w:r w:rsidR="00E15B09">
        <w:rPr>
          <w:rFonts w:ascii="Arial" w:hAnsi="Arial" w:cs="Arial"/>
          <w:color w:val="000000"/>
          <w:sz w:val="20"/>
          <w:szCs w:val="20"/>
        </w:rPr>
        <w:t>clinical management</w:t>
      </w:r>
      <w:r w:rsidR="00762600">
        <w:rPr>
          <w:rFonts w:ascii="Arial" w:hAnsi="Arial" w:cs="Arial"/>
          <w:color w:val="000000"/>
          <w:sz w:val="20"/>
          <w:szCs w:val="20"/>
        </w:rPr>
        <w:t xml:space="preserve"> and life planning</w:t>
      </w:r>
      <w:r>
        <w:rPr>
          <w:rFonts w:ascii="Arial" w:hAnsi="Arial" w:cs="Arial"/>
          <w:color w:val="000000"/>
          <w:sz w:val="20"/>
          <w:szCs w:val="20"/>
        </w:rPr>
        <w:t xml:space="preserve">. </w:t>
      </w:r>
      <w:r w:rsidR="00F45C7E" w:rsidRPr="00C23DDD">
        <w:rPr>
          <w:rFonts w:ascii="Arial" w:hAnsi="Arial" w:cs="Arial"/>
          <w:color w:val="000000"/>
          <w:sz w:val="20"/>
          <w:szCs w:val="20"/>
        </w:rPr>
        <w:t xml:space="preserve">I am requesting that </w:t>
      </w:r>
      <w:bookmarkStart w:id="19"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9"/>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Pr>
          <w:rFonts w:ascii="Arial" w:hAnsi="Arial" w:cs="Arial"/>
          <w:color w:val="000000"/>
          <w:sz w:val="20"/>
          <w:szCs w:val="20"/>
        </w:rPr>
        <w:t>Ataxia, Comprehensive Evaluation</w:t>
      </w:r>
      <w:r w:rsidR="00C12302">
        <w:rPr>
          <w:rFonts w:ascii="Arial" w:hAnsi="Arial" w:cs="Arial"/>
          <w:color w:val="000000"/>
          <w:sz w:val="20"/>
          <w:szCs w:val="20"/>
        </w:rPr>
        <w:t xml:space="preserve"> (</w:t>
      </w:r>
      <w:r w:rsidR="00165DDA">
        <w:rPr>
          <w:rFonts w:ascii="Arial" w:hAnsi="Arial" w:cs="Arial"/>
          <w:color w:val="000000"/>
          <w:sz w:val="20"/>
          <w:szCs w:val="20"/>
        </w:rPr>
        <w:t>t</w:t>
      </w:r>
      <w:r w:rsidR="00C12302">
        <w:rPr>
          <w:rFonts w:ascii="Arial" w:hAnsi="Arial" w:cs="Arial"/>
          <w:color w:val="000000"/>
          <w:sz w:val="20"/>
          <w:szCs w:val="20"/>
        </w:rPr>
        <w:t xml:space="preserve">est </w:t>
      </w:r>
      <w:r w:rsidR="00165DDA">
        <w:rPr>
          <w:rFonts w:ascii="Arial" w:hAnsi="Arial" w:cs="Arial"/>
          <w:color w:val="000000"/>
          <w:sz w:val="20"/>
          <w:szCs w:val="20"/>
        </w:rPr>
        <w:t xml:space="preserve">code </w:t>
      </w:r>
      <w:r w:rsidR="00C12302">
        <w:rPr>
          <w:rFonts w:ascii="Arial" w:hAnsi="Arial" w:cs="Arial"/>
          <w:color w:val="000000"/>
          <w:sz w:val="20"/>
          <w:szCs w:val="20"/>
        </w:rPr>
        <w:t xml:space="preserve">6930; </w:t>
      </w:r>
      <w:r w:rsidR="00224A7C">
        <w:rPr>
          <w:rFonts w:ascii="Arial" w:hAnsi="Arial" w:cs="Arial"/>
          <w:color w:val="000000"/>
          <w:sz w:val="20"/>
          <w:szCs w:val="20"/>
        </w:rPr>
        <w:t xml:space="preserve">see </w:t>
      </w:r>
      <w:r w:rsidR="00C12302">
        <w:rPr>
          <w:rFonts w:ascii="Arial" w:hAnsi="Arial" w:cs="Arial"/>
          <w:color w:val="000000"/>
          <w:sz w:val="20"/>
          <w:szCs w:val="20"/>
        </w:rPr>
        <w:t>CPT c</w:t>
      </w:r>
      <w:r w:rsidR="00595C98">
        <w:rPr>
          <w:rFonts w:ascii="Arial" w:hAnsi="Arial" w:cs="Arial"/>
          <w:color w:val="000000"/>
          <w:sz w:val="20"/>
          <w:szCs w:val="20"/>
        </w:rPr>
        <w:t>ode</w:t>
      </w:r>
      <w:r w:rsidR="008737BA">
        <w:rPr>
          <w:rFonts w:ascii="Arial" w:hAnsi="Arial" w:cs="Arial"/>
          <w:color w:val="000000"/>
          <w:sz w:val="20"/>
          <w:szCs w:val="20"/>
        </w:rPr>
        <w:t>s</w:t>
      </w:r>
      <w:r w:rsidR="00224A7C">
        <w:rPr>
          <w:rFonts w:ascii="Arial" w:hAnsi="Arial" w:cs="Arial"/>
          <w:color w:val="000000"/>
          <w:sz w:val="20"/>
          <w:szCs w:val="20"/>
        </w:rPr>
        <w:t xml:space="preserve"> below</w:t>
      </w:r>
      <w:r w:rsidR="00FF048F">
        <w:rPr>
          <w:rFonts w:ascii="Arial" w:hAnsi="Arial" w:cs="Arial"/>
          <w:color w:val="000000"/>
          <w:sz w:val="20"/>
          <w:szCs w:val="20"/>
        </w:rPr>
        <w:t>*</w:t>
      </w:r>
      <w:r w:rsidR="00595C98">
        <w:rPr>
          <w:rFonts w:ascii="Arial" w:hAnsi="Arial" w:cs="Arial"/>
          <w:color w:val="000000"/>
          <w:sz w:val="20"/>
          <w:szCs w:val="20"/>
        </w:rPr>
        <w:t xml:space="preserve">) </w:t>
      </w:r>
      <w:r w:rsidR="00214186" w:rsidRPr="00C23DDD">
        <w:rPr>
          <w:rFonts w:ascii="Arial" w:hAnsi="Arial" w:cs="Arial"/>
          <w:color w:val="000000"/>
          <w:sz w:val="20"/>
          <w:szCs w:val="20"/>
        </w:rPr>
        <w:t xml:space="preserve">offered by </w:t>
      </w:r>
      <w:r w:rsidR="00EF3889">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9F632A">
        <w:rPr>
          <w:rFonts w:ascii="Arial" w:hAnsi="Arial" w:cs="Arial"/>
          <w:color w:val="000000"/>
          <w:sz w:val="20"/>
          <w:szCs w:val="20"/>
        </w:rPr>
        <w:t>.</w:t>
      </w:r>
      <w:r w:rsidR="00F45C7E" w:rsidRPr="00C23DDD">
        <w:rPr>
          <w:rFonts w:ascii="Arial" w:hAnsi="Arial" w:cs="Arial"/>
          <w:color w:val="000000"/>
          <w:sz w:val="20"/>
          <w:szCs w:val="20"/>
        </w:rPr>
        <w:t xml:space="preserve"> </w:t>
      </w:r>
    </w:p>
    <w:p w14:paraId="1755BCC2" w14:textId="77777777" w:rsidR="00F45C7E" w:rsidRPr="00C23DDD" w:rsidRDefault="00F45C7E" w:rsidP="00F45C7E">
      <w:pPr>
        <w:rPr>
          <w:rFonts w:ascii="Arial" w:hAnsi="Arial" w:cs="Arial"/>
          <w:color w:val="000000"/>
          <w:sz w:val="20"/>
          <w:szCs w:val="20"/>
        </w:rPr>
      </w:pPr>
    </w:p>
    <w:p w14:paraId="4F370C8F"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0"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0"/>
      <w:r w:rsidRPr="00C23DDD">
        <w:rPr>
          <w:rFonts w:ascii="Arial" w:hAnsi="Arial" w:cs="Arial"/>
          <w:color w:val="000000"/>
          <w:sz w:val="20"/>
          <w:szCs w:val="20"/>
        </w:rPr>
        <w:t xml:space="preserve">. Please feel free to contact me at </w:t>
      </w:r>
      <w:bookmarkStart w:id="21"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1"/>
      <w:r w:rsidRPr="00C23DDD">
        <w:rPr>
          <w:rFonts w:ascii="Arial" w:hAnsi="Arial" w:cs="Arial"/>
          <w:color w:val="000000"/>
          <w:sz w:val="20"/>
          <w:szCs w:val="20"/>
        </w:rPr>
        <w:t xml:space="preserve"> if you have additional questions.</w:t>
      </w:r>
    </w:p>
    <w:p w14:paraId="0DE998A1" w14:textId="77777777" w:rsidR="00F45C7E" w:rsidRPr="00C23DDD" w:rsidRDefault="00F45C7E" w:rsidP="00F45C7E">
      <w:pPr>
        <w:rPr>
          <w:rFonts w:ascii="Arial" w:hAnsi="Arial" w:cs="Arial"/>
          <w:color w:val="000000"/>
          <w:sz w:val="20"/>
          <w:szCs w:val="20"/>
        </w:rPr>
      </w:pPr>
    </w:p>
    <w:p w14:paraId="5591015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36ECA6C4" w14:textId="77777777" w:rsidR="00F45C7E" w:rsidRPr="00C23DDD" w:rsidRDefault="00F45C7E" w:rsidP="00F45C7E">
      <w:pPr>
        <w:rPr>
          <w:rFonts w:ascii="Arial" w:hAnsi="Arial" w:cs="Arial"/>
          <w:sz w:val="20"/>
          <w:szCs w:val="20"/>
        </w:rPr>
      </w:pPr>
    </w:p>
    <w:p w14:paraId="2FC69056"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2" w:name="Text43"/>
    <w:p w14:paraId="6F9BF2A1"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MD</w:t>
      </w:r>
    </w:p>
    <w:p w14:paraId="4CB7FDF4"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3"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3"/>
    </w:p>
    <w:p w14:paraId="49965008" w14:textId="77777777" w:rsidR="00214186" w:rsidRPr="00C23DDD" w:rsidRDefault="00214186" w:rsidP="00F45C7E">
      <w:pPr>
        <w:rPr>
          <w:rFonts w:ascii="Arial" w:hAnsi="Arial" w:cs="Arial"/>
          <w:color w:val="000000"/>
          <w:sz w:val="20"/>
          <w:szCs w:val="20"/>
        </w:rPr>
      </w:pPr>
    </w:p>
    <w:p w14:paraId="26892D4E"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4" w:name="Text45"/>
    </w:p>
    <w:p w14:paraId="779BE079"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4"/>
    </w:p>
    <w:p w14:paraId="31FF8BAD"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339E404B" w14:textId="542FC171" w:rsidR="00214186" w:rsidRPr="00C23DDD" w:rsidRDefault="00214186" w:rsidP="00214186">
      <w:pPr>
        <w:rPr>
          <w:rFonts w:ascii="Arial" w:hAnsi="Arial" w:cs="Arial"/>
          <w:sz w:val="20"/>
          <w:szCs w:val="20"/>
        </w:rPr>
      </w:pPr>
      <w:r w:rsidRPr="00C23DDD">
        <w:rPr>
          <w:rFonts w:ascii="Arial" w:hAnsi="Arial" w:cs="Arial"/>
          <w:sz w:val="20"/>
          <w:szCs w:val="20"/>
        </w:rPr>
        <w:t xml:space="preserve">Contact </w:t>
      </w:r>
      <w:r w:rsidR="002C2B07">
        <w:rPr>
          <w:rFonts w:ascii="Arial" w:hAnsi="Arial" w:cs="Arial"/>
          <w:sz w:val="20"/>
          <w:szCs w:val="20"/>
        </w:rPr>
        <w:t>p</w:t>
      </w:r>
      <w:r w:rsidRPr="00C23DDD">
        <w:rPr>
          <w:rFonts w:ascii="Arial" w:hAnsi="Arial" w:cs="Arial"/>
          <w:sz w:val="20"/>
          <w:szCs w:val="20"/>
        </w:rPr>
        <w:t xml:space="preserve">hone </w:t>
      </w:r>
      <w:r w:rsidR="002C2B07">
        <w:rPr>
          <w:rFonts w:ascii="Arial" w:hAnsi="Arial" w:cs="Arial"/>
          <w:sz w:val="20"/>
          <w:szCs w:val="20"/>
        </w:rPr>
        <w:t>n</w:t>
      </w:r>
      <w:r w:rsidRPr="00C23DDD">
        <w:rPr>
          <w:rFonts w:ascii="Arial" w:hAnsi="Arial" w:cs="Arial"/>
          <w:sz w:val="20"/>
          <w:szCs w:val="20"/>
        </w:rPr>
        <w:t xml:space="preserve">o.: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59154BEB" w14:textId="77777777" w:rsidR="00214186" w:rsidRPr="00C23DDD" w:rsidRDefault="00214186" w:rsidP="00F45C7E">
      <w:pPr>
        <w:rPr>
          <w:rFonts w:ascii="Arial" w:hAnsi="Arial" w:cs="Arial"/>
          <w:color w:val="000000"/>
          <w:sz w:val="20"/>
          <w:szCs w:val="20"/>
        </w:rPr>
      </w:pPr>
    </w:p>
    <w:p w14:paraId="210E6BF0" w14:textId="77777777" w:rsidR="00C23DDD" w:rsidRDefault="00C23DDD">
      <w:pPr>
        <w:rPr>
          <w:rFonts w:ascii="Arial" w:hAnsi="Arial" w:cs="Arial"/>
          <w:iCs/>
          <w:color w:val="63666A"/>
          <w:sz w:val="16"/>
          <w:szCs w:val="16"/>
          <w:shd w:val="clear" w:color="auto" w:fill="FFFFFF"/>
        </w:rPr>
      </w:pPr>
    </w:p>
    <w:p w14:paraId="414F8970" w14:textId="78EC277D" w:rsidR="00DC5E92" w:rsidRPr="00C23DDD" w:rsidRDefault="00060966">
      <w:pPr>
        <w:rPr>
          <w:rFonts w:ascii="Arial" w:hAnsi="Arial" w:cs="Arial"/>
          <w:sz w:val="16"/>
          <w:szCs w:val="16"/>
        </w:rPr>
      </w:pPr>
      <w:r>
        <w:rPr>
          <w:rFonts w:ascii="Arial" w:hAnsi="Arial" w:cs="Arial"/>
          <w:iCs/>
          <w:color w:val="63666A"/>
          <w:sz w:val="16"/>
          <w:szCs w:val="16"/>
          <w:shd w:val="clear" w:color="auto" w:fill="FFFFFF"/>
        </w:rPr>
        <w:t>*</w:t>
      </w:r>
      <w:r w:rsidR="006F32C4">
        <w:rPr>
          <w:rFonts w:ascii="Arial" w:hAnsi="Arial" w:cs="Arial"/>
          <w:iCs/>
          <w:color w:val="63666A"/>
          <w:sz w:val="16"/>
          <w:szCs w:val="16"/>
          <w:shd w:val="clear" w:color="auto" w:fill="FFFFFF"/>
        </w:rPr>
        <w:t xml:space="preserve">CPT codes: </w:t>
      </w:r>
      <w:r w:rsidR="006F32C4" w:rsidRPr="006F32C4">
        <w:rPr>
          <w:rFonts w:ascii="Arial" w:hAnsi="Arial" w:cs="Arial"/>
          <w:iCs/>
          <w:color w:val="63666A"/>
          <w:sz w:val="16"/>
          <w:szCs w:val="16"/>
          <w:shd w:val="clear" w:color="auto" w:fill="FFFFFF"/>
        </w:rPr>
        <w:t>81177(1), 81178(1), 81179(1), 81180(1), 81181(1), 81182(1), 81183(1), 81184(1), 81185(1), 81284(1), 81286(1), 81344(1), 81343(1), 81403(1), 81404(1), 81405(2), 81406(4), 81407(1), 81408(2), 81479(1)</w:t>
      </w:r>
      <w:r w:rsidR="00A55B20">
        <w:rPr>
          <w:rFonts w:ascii="Arial" w:hAnsi="Arial" w:cs="Arial"/>
          <w:iCs/>
          <w:color w:val="63666A"/>
          <w:sz w:val="16"/>
          <w:szCs w:val="16"/>
          <w:shd w:val="clear" w:color="auto" w:fill="FFFFFF"/>
        </w:rPr>
        <w:t xml:space="preserve">. </w:t>
      </w:r>
      <w:r w:rsidR="00C23DDD"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235870D2" w14:textId="77777777" w:rsidR="00C23DDD" w:rsidRPr="001C2FEF" w:rsidRDefault="00C23DDD">
      <w:pPr>
        <w:rPr>
          <w:rFonts w:ascii="Arial" w:hAnsi="Arial" w:cs="Arial"/>
          <w:sz w:val="16"/>
          <w:szCs w:val="16"/>
        </w:rPr>
      </w:pPr>
    </w:p>
    <w:p w14:paraId="12ECE7AE" w14:textId="77777777" w:rsidR="00C23DDD" w:rsidRPr="001C2FEF" w:rsidRDefault="00C23DDD">
      <w:pPr>
        <w:rPr>
          <w:rFonts w:ascii="Arial" w:hAnsi="Arial" w:cs="Arial"/>
          <w:sz w:val="16"/>
          <w:szCs w:val="16"/>
        </w:rPr>
      </w:pPr>
    </w:p>
    <w:p w14:paraId="2580CB50"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59049261" w14:textId="77777777" w:rsidR="00167527" w:rsidRDefault="00167527" w:rsidP="00ED7DD1">
      <w:pPr>
        <w:rPr>
          <w:rFonts w:ascii="Arial" w:hAnsi="Arial" w:cs="Arial"/>
          <w:sz w:val="20"/>
          <w:szCs w:val="20"/>
        </w:rPr>
      </w:pPr>
    </w:p>
    <w:p w14:paraId="1C1D88E5" w14:textId="77777777" w:rsidR="00BF23A8" w:rsidRPr="00BF23A8" w:rsidRDefault="00B36213" w:rsidP="00BF23A8">
      <w:pPr>
        <w:pStyle w:val="EndNoteBibliography"/>
        <w:ind w:left="360" w:hanging="360"/>
      </w:pPr>
      <w:r>
        <w:rPr>
          <w:szCs w:val="20"/>
        </w:rPr>
        <w:fldChar w:fldCharType="begin"/>
      </w:r>
      <w:r>
        <w:rPr>
          <w:szCs w:val="20"/>
        </w:rPr>
        <w:instrText xml:space="preserve"> ADDIN EN.REFLIST </w:instrText>
      </w:r>
      <w:r>
        <w:rPr>
          <w:szCs w:val="20"/>
        </w:rPr>
        <w:fldChar w:fldCharType="separate"/>
      </w:r>
      <w:r w:rsidR="00BF23A8" w:rsidRPr="00BF23A8">
        <w:rPr>
          <w:b/>
        </w:rPr>
        <w:t>1.</w:t>
      </w:r>
      <w:r w:rsidR="00BF23A8" w:rsidRPr="00BF23A8">
        <w:tab/>
        <w:t xml:space="preserve">Jayadev S, Bird TD. Hereditary ataxias: overview. </w:t>
      </w:r>
      <w:r w:rsidR="00BF23A8" w:rsidRPr="00BF23A8">
        <w:rPr>
          <w:i/>
        </w:rPr>
        <w:t>Genet Med</w:t>
      </w:r>
      <w:r w:rsidR="00BF23A8" w:rsidRPr="00BF23A8">
        <w:t>. 2013;15(9):673-683. doi:10.1038/gim.2013.28</w:t>
      </w:r>
    </w:p>
    <w:p w14:paraId="7F72D159" w14:textId="77777777" w:rsidR="00BF23A8" w:rsidRPr="00BF23A8" w:rsidRDefault="00BF23A8" w:rsidP="00BF23A8">
      <w:pPr>
        <w:pStyle w:val="EndNoteBibliography"/>
        <w:ind w:left="360" w:hanging="360"/>
      </w:pPr>
      <w:r w:rsidRPr="00BF23A8">
        <w:rPr>
          <w:b/>
        </w:rPr>
        <w:t>2.</w:t>
      </w:r>
      <w:r w:rsidRPr="00BF23A8">
        <w:tab/>
        <w:t xml:space="preserve">Sailer A, Houlden H. Recent advances in the genetics of cerebellar ataxias. </w:t>
      </w:r>
      <w:r w:rsidRPr="00BF23A8">
        <w:rPr>
          <w:i/>
        </w:rPr>
        <w:t>Curr Neurol Neurosci Rep</w:t>
      </w:r>
      <w:r w:rsidRPr="00BF23A8">
        <w:t>. 2012;12(3):227-236. doi:10.1007/s11910-012-0267-6</w:t>
      </w:r>
    </w:p>
    <w:p w14:paraId="21374D1A" w14:textId="77777777" w:rsidR="00BF23A8" w:rsidRPr="00BF23A8" w:rsidRDefault="00BF23A8" w:rsidP="00BF23A8">
      <w:pPr>
        <w:pStyle w:val="EndNoteBibliography"/>
        <w:ind w:left="360" w:hanging="360"/>
      </w:pPr>
      <w:r w:rsidRPr="00BF23A8">
        <w:rPr>
          <w:b/>
        </w:rPr>
        <w:t>3.</w:t>
      </w:r>
      <w:r w:rsidRPr="00BF23A8">
        <w:tab/>
        <w:t xml:space="preserve">Sandford E, Burmeister M. Genes and genetic testing in hereditary ataxias. </w:t>
      </w:r>
      <w:r w:rsidRPr="00BF23A8">
        <w:rPr>
          <w:i/>
        </w:rPr>
        <w:t>Genes (Basel)</w:t>
      </w:r>
      <w:r w:rsidRPr="00BF23A8">
        <w:t>. 2014;5(3):586-603. doi:10.3390/genes5030586</w:t>
      </w:r>
    </w:p>
    <w:p w14:paraId="4BE351CE" w14:textId="77777777" w:rsidR="00BF23A8" w:rsidRPr="00BF23A8" w:rsidRDefault="00BF23A8" w:rsidP="00BF23A8">
      <w:pPr>
        <w:pStyle w:val="EndNoteBibliography"/>
        <w:ind w:left="360" w:hanging="360"/>
      </w:pPr>
      <w:r w:rsidRPr="00BF23A8">
        <w:rPr>
          <w:b/>
        </w:rPr>
        <w:t>4.</w:t>
      </w:r>
      <w:r w:rsidRPr="00BF23A8">
        <w:tab/>
        <w:t xml:space="preserve">Ashizawa T, Xia G. Ataxia. </w:t>
      </w:r>
      <w:r w:rsidRPr="00BF23A8">
        <w:rPr>
          <w:i/>
        </w:rPr>
        <w:t>Continuum (Minneap Minn)</w:t>
      </w:r>
      <w:r w:rsidRPr="00BF23A8">
        <w:t>. 2016;22(4 Movement Disorders):1208-1226. doi:10.1212/CON.0000000000000362</w:t>
      </w:r>
    </w:p>
    <w:p w14:paraId="4E6991FA" w14:textId="77777777" w:rsidR="00BF23A8" w:rsidRPr="00BF23A8" w:rsidRDefault="00BF23A8" w:rsidP="00BF23A8">
      <w:pPr>
        <w:pStyle w:val="EndNoteBibliography"/>
        <w:ind w:left="360" w:hanging="360"/>
      </w:pPr>
      <w:r w:rsidRPr="00BF23A8">
        <w:rPr>
          <w:b/>
        </w:rPr>
        <w:t>5.</w:t>
      </w:r>
      <w:r w:rsidRPr="00BF23A8">
        <w:tab/>
        <w:t xml:space="preserve">Wallace SE, Bird TD. Molecular genetic testing for hereditary ataxia: what every neurologist should know. </w:t>
      </w:r>
      <w:r w:rsidRPr="00BF23A8">
        <w:rPr>
          <w:i/>
        </w:rPr>
        <w:t>Neurol Clin Pract</w:t>
      </w:r>
      <w:r w:rsidRPr="00BF23A8">
        <w:t>. 2018;8(1):27-32. doi:10.1212/CPJ.0000000000000421</w:t>
      </w:r>
    </w:p>
    <w:p w14:paraId="39B819D1" w14:textId="77777777" w:rsidR="00BF23A8" w:rsidRPr="00BF23A8" w:rsidRDefault="00BF23A8" w:rsidP="00BF23A8">
      <w:pPr>
        <w:pStyle w:val="EndNoteBibliography"/>
        <w:ind w:left="360" w:hanging="360"/>
      </w:pPr>
      <w:r w:rsidRPr="00BF23A8">
        <w:rPr>
          <w:b/>
        </w:rPr>
        <w:t>6.</w:t>
      </w:r>
      <w:r w:rsidRPr="00BF23A8">
        <w:tab/>
        <w:t xml:space="preserve">Németh AH, Kwasniewska AC, Lise S, et al. Next generation sequencing for molecular diagnosis of neurological disorders using ataxias as a model. </w:t>
      </w:r>
      <w:r w:rsidRPr="00BF23A8">
        <w:rPr>
          <w:i/>
        </w:rPr>
        <w:t>Brain</w:t>
      </w:r>
      <w:r w:rsidRPr="00BF23A8">
        <w:t>. 2013;136(Pt 10):3106-3118. doi:10.1093/brain/awt236</w:t>
      </w:r>
    </w:p>
    <w:p w14:paraId="038E14F8" w14:textId="77777777" w:rsidR="00BF23A8" w:rsidRPr="00BF23A8" w:rsidRDefault="00BF23A8" w:rsidP="00BF23A8">
      <w:pPr>
        <w:pStyle w:val="EndNoteBibliography"/>
        <w:ind w:left="360" w:hanging="360"/>
      </w:pPr>
      <w:r w:rsidRPr="00BF23A8">
        <w:rPr>
          <w:b/>
        </w:rPr>
        <w:t>7.</w:t>
      </w:r>
      <w:r w:rsidRPr="00BF23A8">
        <w:tab/>
        <w:t xml:space="preserve">Fogel BL, Lee H, Deignan JL, et al. Exome sequencing in the clinical diagnosis of sporadic or familial cerebellar ataxia. </w:t>
      </w:r>
      <w:r w:rsidRPr="00BF23A8">
        <w:rPr>
          <w:i/>
        </w:rPr>
        <w:t>JAMA Neurol</w:t>
      </w:r>
      <w:r w:rsidRPr="00BF23A8">
        <w:t>. 2014;71(10):1237-1246. doi:10.1001/jamaneurol.2014.1944</w:t>
      </w:r>
    </w:p>
    <w:p w14:paraId="76F14079" w14:textId="77777777" w:rsidR="00BF23A8" w:rsidRPr="00BF23A8" w:rsidRDefault="00BF23A8" w:rsidP="00BF23A8">
      <w:pPr>
        <w:pStyle w:val="EndNoteBibliography"/>
        <w:ind w:left="360" w:hanging="360"/>
      </w:pPr>
      <w:r w:rsidRPr="00BF23A8">
        <w:rPr>
          <w:b/>
        </w:rPr>
        <w:t>8.</w:t>
      </w:r>
      <w:r w:rsidRPr="00BF23A8">
        <w:tab/>
        <w:t xml:space="preserve">Coutelier M, Coarelli G, Monin ML, et al. A panel study on patients with dominant cerebellar ataxia highlights the frequency of channelopathies. </w:t>
      </w:r>
      <w:r w:rsidRPr="00BF23A8">
        <w:rPr>
          <w:i/>
        </w:rPr>
        <w:t>Brain</w:t>
      </w:r>
      <w:r w:rsidRPr="00BF23A8">
        <w:t>. 2017;140(6):1579-1594. doi:10.1093/brain/awx081</w:t>
      </w:r>
    </w:p>
    <w:p w14:paraId="515C3032" w14:textId="77777777" w:rsidR="00BF23A8" w:rsidRPr="00BF23A8" w:rsidRDefault="00BF23A8" w:rsidP="00BF23A8">
      <w:pPr>
        <w:pStyle w:val="EndNoteBibliography"/>
        <w:ind w:left="360" w:hanging="360"/>
      </w:pPr>
      <w:r w:rsidRPr="00BF23A8">
        <w:rPr>
          <w:b/>
        </w:rPr>
        <w:t>9.</w:t>
      </w:r>
      <w:r w:rsidRPr="00BF23A8">
        <w:tab/>
        <w:t xml:space="preserve">Kang C, Liang C, Ahmad KE, et al. High degree of genetic heterogeneity for hereditary cerebellar ataxias in Australia. </w:t>
      </w:r>
      <w:r w:rsidRPr="00BF23A8">
        <w:rPr>
          <w:i/>
        </w:rPr>
        <w:t>Cerebellum</w:t>
      </w:r>
      <w:r w:rsidRPr="00BF23A8">
        <w:t>. 2019;18(1):137-146. doi:10.1007/s12311-018-0969-7</w:t>
      </w:r>
    </w:p>
    <w:p w14:paraId="7774FB56" w14:textId="77777777" w:rsidR="00BF23A8" w:rsidRPr="00BF23A8" w:rsidRDefault="00BF23A8" w:rsidP="00BF23A8">
      <w:pPr>
        <w:pStyle w:val="EndNoteBibliography"/>
        <w:ind w:left="360" w:hanging="360"/>
      </w:pPr>
      <w:r w:rsidRPr="00BF23A8">
        <w:rPr>
          <w:b/>
        </w:rPr>
        <w:t>10.</w:t>
      </w:r>
      <w:r w:rsidRPr="00BF23A8">
        <w:tab/>
        <w:t xml:space="preserve">Ngo KJ, Rexach JE, Lee H, et al. A diagnostic ceiling for exome sequencing in cerebellar ataxia and related neurological disorders. </w:t>
      </w:r>
      <w:r w:rsidRPr="00BF23A8">
        <w:rPr>
          <w:i/>
        </w:rPr>
        <w:t>Hum Mutat</w:t>
      </w:r>
      <w:r w:rsidRPr="00BF23A8">
        <w:t>. 2020;41(2):487-501. doi:10.1002/humu.23946</w:t>
      </w:r>
    </w:p>
    <w:p w14:paraId="6068B08E" w14:textId="77777777" w:rsidR="00BF23A8" w:rsidRPr="00BF23A8" w:rsidRDefault="00BF23A8" w:rsidP="00BF23A8">
      <w:pPr>
        <w:pStyle w:val="EndNoteBibliography"/>
        <w:ind w:left="360" w:hanging="360"/>
      </w:pPr>
      <w:r w:rsidRPr="00BF23A8">
        <w:rPr>
          <w:b/>
        </w:rPr>
        <w:t>11.</w:t>
      </w:r>
      <w:r w:rsidRPr="00BF23A8">
        <w:tab/>
        <w:t xml:space="preserve">Orengo JP, Murdock DR. Genetic testing in neuromuscular disorders. </w:t>
      </w:r>
      <w:r w:rsidRPr="00BF23A8">
        <w:rPr>
          <w:i/>
        </w:rPr>
        <w:t>Pract Neurol</w:t>
      </w:r>
      <w:r w:rsidRPr="00BF23A8">
        <w:t xml:space="preserve">. 2019;July/August:35-41. </w:t>
      </w:r>
    </w:p>
    <w:p w14:paraId="56FAECB2" w14:textId="77777777" w:rsidR="00BF23A8" w:rsidRPr="00BF23A8" w:rsidRDefault="00BF23A8" w:rsidP="00BF23A8">
      <w:pPr>
        <w:pStyle w:val="EndNoteBibliography"/>
        <w:ind w:left="360" w:hanging="360"/>
      </w:pPr>
      <w:r w:rsidRPr="00BF23A8">
        <w:rPr>
          <w:b/>
        </w:rPr>
        <w:t>12.</w:t>
      </w:r>
      <w:r w:rsidRPr="00BF23A8">
        <w:tab/>
        <w:t xml:space="preserve">van de Warrenburg BP, van Gaalen J, Boesch S, et al. EFNS/ENS Consensus on the diagnosis and management of chronic ataxias in adulthood. </w:t>
      </w:r>
      <w:r w:rsidRPr="00BF23A8">
        <w:rPr>
          <w:i/>
        </w:rPr>
        <w:t>Eur J Neurol</w:t>
      </w:r>
      <w:r w:rsidRPr="00BF23A8">
        <w:t>. 2014;21(4):552-562. doi:10.1111/ene.12341</w:t>
      </w:r>
    </w:p>
    <w:p w14:paraId="6511DC1A" w14:textId="77777777" w:rsidR="00BF23A8" w:rsidRPr="00BF23A8" w:rsidRDefault="00BF23A8" w:rsidP="00BF23A8">
      <w:pPr>
        <w:pStyle w:val="EndNoteBibliography"/>
        <w:ind w:left="360" w:hanging="360"/>
      </w:pPr>
      <w:r w:rsidRPr="00BF23A8">
        <w:rPr>
          <w:b/>
        </w:rPr>
        <w:t>13.</w:t>
      </w:r>
      <w:r w:rsidRPr="00BF23A8">
        <w:tab/>
        <w:t xml:space="preserve">Zesiewicz TA, Wilmot G, Kuo SH, et al. Comprehensive systematic review summary: treatment of cerebellar motor dysfunction and ataxia: report of the Guideline Development, Dissemination, and Implementation Subcommittee of the American Academy of Neurology. </w:t>
      </w:r>
      <w:r w:rsidRPr="00BF23A8">
        <w:rPr>
          <w:i/>
        </w:rPr>
        <w:t>Neurology</w:t>
      </w:r>
      <w:r w:rsidRPr="00BF23A8">
        <w:t>. 2018;90(10):464-471. doi:10.1212/WNL.0000000000005055</w:t>
      </w:r>
    </w:p>
    <w:p w14:paraId="1B7FFB1E" w14:textId="77777777" w:rsidR="00BF23A8" w:rsidRPr="00BF23A8" w:rsidRDefault="00BF23A8" w:rsidP="00BF23A8">
      <w:pPr>
        <w:pStyle w:val="EndNoteBibliography"/>
        <w:ind w:left="360" w:hanging="360"/>
      </w:pPr>
      <w:r w:rsidRPr="00BF23A8">
        <w:rPr>
          <w:b/>
        </w:rPr>
        <w:lastRenderedPageBreak/>
        <w:t>14.</w:t>
      </w:r>
      <w:r w:rsidRPr="00BF23A8">
        <w:tab/>
        <w:t xml:space="preserve">de Silva R, Greenfield J, Cook A, et al. Guidelines on the diagnosis and management of the progressive ataxias. </w:t>
      </w:r>
      <w:r w:rsidRPr="00BF23A8">
        <w:rPr>
          <w:i/>
        </w:rPr>
        <w:t>Orphanet J Rare Dis</w:t>
      </w:r>
      <w:r w:rsidRPr="00BF23A8">
        <w:t>. 2019;14(1):51. doi:10.1186/s13023-019-1013-9</w:t>
      </w:r>
    </w:p>
    <w:p w14:paraId="21535339" w14:textId="6B6E40F6" w:rsidR="00C23DDD" w:rsidRPr="00ED7DD1" w:rsidRDefault="00B36213" w:rsidP="00ED7DD1">
      <w:pPr>
        <w:rPr>
          <w:rFonts w:ascii="Arial" w:hAnsi="Arial" w:cs="Arial"/>
          <w:sz w:val="20"/>
          <w:szCs w:val="20"/>
        </w:rPr>
      </w:pPr>
      <w:r>
        <w:rPr>
          <w:rFonts w:ascii="Arial" w:hAnsi="Arial" w:cs="Arial"/>
          <w:sz w:val="20"/>
          <w:szCs w:val="20"/>
        </w:rPr>
        <w:fldChar w:fldCharType="end"/>
      </w:r>
    </w:p>
    <w:sectPr w:rsidR="00C23DDD" w:rsidRPr="00ED7DD1"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32185" w14:textId="77777777" w:rsidR="00814537" w:rsidRDefault="00814537" w:rsidP="0096313B">
      <w:r>
        <w:separator/>
      </w:r>
    </w:p>
  </w:endnote>
  <w:endnote w:type="continuationSeparator" w:id="0">
    <w:p w14:paraId="3620473A" w14:textId="77777777" w:rsidR="00814537" w:rsidRDefault="00814537"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BA5CC" w14:textId="225290B2"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591A99">
      <w:rPr>
        <w:rFonts w:ascii="Arial" w:hAnsi="Arial"/>
        <w:sz w:val="20"/>
        <w:szCs w:val="20"/>
      </w:rPr>
      <w:t>10</w:t>
    </w:r>
    <w:r w:rsidR="003F0208">
      <w:rPr>
        <w:rFonts w:ascii="Arial" w:hAnsi="Arial"/>
        <w:sz w:val="20"/>
        <w:szCs w:val="20"/>
      </w:rPr>
      <w:t>/</w:t>
    </w:r>
    <w:r w:rsidR="00BD6168">
      <w:rPr>
        <w:rFonts w:ascii="Arial" w:hAnsi="Arial"/>
        <w:sz w:val="20"/>
        <w:szCs w:val="20"/>
      </w:rPr>
      <w:t>26</w:t>
    </w:r>
    <w:r w:rsidR="003F0208">
      <w:rPr>
        <w:rFonts w:ascii="Arial" w:hAnsi="Arial"/>
        <w:sz w:val="20"/>
        <w:szCs w:val="20"/>
      </w:rP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609F3" w14:textId="77777777" w:rsidR="00814537" w:rsidRDefault="00814537" w:rsidP="0096313B">
      <w:r>
        <w:separator/>
      </w:r>
    </w:p>
  </w:footnote>
  <w:footnote w:type="continuationSeparator" w:id="0">
    <w:p w14:paraId="50B08ECA" w14:textId="77777777" w:rsidR="00814537" w:rsidRDefault="00814537"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E0754"/>
    <w:multiLevelType w:val="hybridMultilevel"/>
    <w:tmpl w:val="8BF00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xatvfw0v2xfwezpt7vfae5tvxwzat00zpv&quot;&gt;Ataxia LMN Comprehensive&lt;record-ids&gt;&lt;item&gt;1&lt;/item&gt;&lt;item&gt;2&lt;/item&gt;&lt;item&gt;3&lt;/item&gt;&lt;item&gt;4&lt;/item&gt;&lt;item&gt;5&lt;/item&gt;&lt;item&gt;6&lt;/item&gt;&lt;item&gt;7&lt;/item&gt;&lt;item&gt;9&lt;/item&gt;&lt;item&gt;11&lt;/item&gt;&lt;item&gt;12&lt;/item&gt;&lt;item&gt;15&lt;/item&gt;&lt;item&gt;16&lt;/item&gt;&lt;item&gt;17&lt;/item&gt;&lt;item&gt;18&lt;/item&gt;&lt;/record-ids&gt;&lt;/item&gt;&lt;/Libraries&gt;"/>
  </w:docVars>
  <w:rsids>
    <w:rsidRoot w:val="002A1778"/>
    <w:rsid w:val="00000C0C"/>
    <w:rsid w:val="0000239D"/>
    <w:rsid w:val="00003370"/>
    <w:rsid w:val="00006604"/>
    <w:rsid w:val="00010061"/>
    <w:rsid w:val="00010923"/>
    <w:rsid w:val="00011DF4"/>
    <w:rsid w:val="00012AE5"/>
    <w:rsid w:val="00016266"/>
    <w:rsid w:val="0001665D"/>
    <w:rsid w:val="000169CC"/>
    <w:rsid w:val="00020A13"/>
    <w:rsid w:val="00021874"/>
    <w:rsid w:val="00023D83"/>
    <w:rsid w:val="000243DE"/>
    <w:rsid w:val="000273B2"/>
    <w:rsid w:val="000338F4"/>
    <w:rsid w:val="000347F4"/>
    <w:rsid w:val="000405B5"/>
    <w:rsid w:val="000445CB"/>
    <w:rsid w:val="00044A6D"/>
    <w:rsid w:val="00047F53"/>
    <w:rsid w:val="00050151"/>
    <w:rsid w:val="000506FF"/>
    <w:rsid w:val="0005097F"/>
    <w:rsid w:val="000518DB"/>
    <w:rsid w:val="00053404"/>
    <w:rsid w:val="000540DD"/>
    <w:rsid w:val="000545B8"/>
    <w:rsid w:val="00055200"/>
    <w:rsid w:val="0005651F"/>
    <w:rsid w:val="00057BF1"/>
    <w:rsid w:val="00057FB7"/>
    <w:rsid w:val="00060966"/>
    <w:rsid w:val="000610E5"/>
    <w:rsid w:val="0006235B"/>
    <w:rsid w:val="00062D7E"/>
    <w:rsid w:val="00063647"/>
    <w:rsid w:val="00066213"/>
    <w:rsid w:val="000663D8"/>
    <w:rsid w:val="00066A76"/>
    <w:rsid w:val="00066E8F"/>
    <w:rsid w:val="00067486"/>
    <w:rsid w:val="00070E3D"/>
    <w:rsid w:val="000717B8"/>
    <w:rsid w:val="0007544E"/>
    <w:rsid w:val="000765DF"/>
    <w:rsid w:val="000812D3"/>
    <w:rsid w:val="00081B49"/>
    <w:rsid w:val="00082587"/>
    <w:rsid w:val="000853E7"/>
    <w:rsid w:val="0008678A"/>
    <w:rsid w:val="00091179"/>
    <w:rsid w:val="0009175D"/>
    <w:rsid w:val="00091948"/>
    <w:rsid w:val="00091D32"/>
    <w:rsid w:val="00093D56"/>
    <w:rsid w:val="00094213"/>
    <w:rsid w:val="000961D7"/>
    <w:rsid w:val="000A0083"/>
    <w:rsid w:val="000A13DE"/>
    <w:rsid w:val="000A2501"/>
    <w:rsid w:val="000A2620"/>
    <w:rsid w:val="000A308C"/>
    <w:rsid w:val="000A3FE6"/>
    <w:rsid w:val="000A4202"/>
    <w:rsid w:val="000A69B2"/>
    <w:rsid w:val="000A6DA0"/>
    <w:rsid w:val="000A7735"/>
    <w:rsid w:val="000B03E5"/>
    <w:rsid w:val="000B1D7C"/>
    <w:rsid w:val="000B3273"/>
    <w:rsid w:val="000B34D2"/>
    <w:rsid w:val="000B5252"/>
    <w:rsid w:val="000B7770"/>
    <w:rsid w:val="000C02F5"/>
    <w:rsid w:val="000C0ED7"/>
    <w:rsid w:val="000C172D"/>
    <w:rsid w:val="000C19CD"/>
    <w:rsid w:val="000C2203"/>
    <w:rsid w:val="000C2F9C"/>
    <w:rsid w:val="000C44D5"/>
    <w:rsid w:val="000C5640"/>
    <w:rsid w:val="000C567A"/>
    <w:rsid w:val="000C5D3D"/>
    <w:rsid w:val="000C6B75"/>
    <w:rsid w:val="000C6F44"/>
    <w:rsid w:val="000C7B3D"/>
    <w:rsid w:val="000D0BE8"/>
    <w:rsid w:val="000D3772"/>
    <w:rsid w:val="000D50CF"/>
    <w:rsid w:val="000D7235"/>
    <w:rsid w:val="000E082B"/>
    <w:rsid w:val="000E25CC"/>
    <w:rsid w:val="000E4FA2"/>
    <w:rsid w:val="000E5F13"/>
    <w:rsid w:val="000E64BC"/>
    <w:rsid w:val="000E7113"/>
    <w:rsid w:val="000F0860"/>
    <w:rsid w:val="000F2D8D"/>
    <w:rsid w:val="000F592B"/>
    <w:rsid w:val="000F61C1"/>
    <w:rsid w:val="000F7654"/>
    <w:rsid w:val="000F7BD8"/>
    <w:rsid w:val="00101CEC"/>
    <w:rsid w:val="00102DD0"/>
    <w:rsid w:val="00103B39"/>
    <w:rsid w:val="00110898"/>
    <w:rsid w:val="001113E1"/>
    <w:rsid w:val="00111EB0"/>
    <w:rsid w:val="00112C49"/>
    <w:rsid w:val="00114ECF"/>
    <w:rsid w:val="00116499"/>
    <w:rsid w:val="00116E36"/>
    <w:rsid w:val="00117378"/>
    <w:rsid w:val="00122F7F"/>
    <w:rsid w:val="001260EA"/>
    <w:rsid w:val="00126B43"/>
    <w:rsid w:val="00127779"/>
    <w:rsid w:val="00131764"/>
    <w:rsid w:val="00131DFC"/>
    <w:rsid w:val="001321A7"/>
    <w:rsid w:val="00132696"/>
    <w:rsid w:val="00133029"/>
    <w:rsid w:val="0013318A"/>
    <w:rsid w:val="00133CE9"/>
    <w:rsid w:val="00135B71"/>
    <w:rsid w:val="001362E1"/>
    <w:rsid w:val="00136A16"/>
    <w:rsid w:val="00136C03"/>
    <w:rsid w:val="00137923"/>
    <w:rsid w:val="00141EA8"/>
    <w:rsid w:val="00146BE9"/>
    <w:rsid w:val="00151C6C"/>
    <w:rsid w:val="00152FBB"/>
    <w:rsid w:val="001551F2"/>
    <w:rsid w:val="001556BF"/>
    <w:rsid w:val="00155B17"/>
    <w:rsid w:val="00155C2A"/>
    <w:rsid w:val="00155F45"/>
    <w:rsid w:val="00157F5F"/>
    <w:rsid w:val="00161F62"/>
    <w:rsid w:val="001622AC"/>
    <w:rsid w:val="00164D74"/>
    <w:rsid w:val="00164FF9"/>
    <w:rsid w:val="00165561"/>
    <w:rsid w:val="00165DDA"/>
    <w:rsid w:val="00166890"/>
    <w:rsid w:val="00167527"/>
    <w:rsid w:val="0017360D"/>
    <w:rsid w:val="00176EB5"/>
    <w:rsid w:val="00177552"/>
    <w:rsid w:val="00180804"/>
    <w:rsid w:val="00180C46"/>
    <w:rsid w:val="001821DB"/>
    <w:rsid w:val="0018289B"/>
    <w:rsid w:val="00183B6E"/>
    <w:rsid w:val="001870B5"/>
    <w:rsid w:val="00187831"/>
    <w:rsid w:val="00187C59"/>
    <w:rsid w:val="00190A80"/>
    <w:rsid w:val="00192BEE"/>
    <w:rsid w:val="00193523"/>
    <w:rsid w:val="0019395D"/>
    <w:rsid w:val="00193A13"/>
    <w:rsid w:val="001951F1"/>
    <w:rsid w:val="00196207"/>
    <w:rsid w:val="001A21D6"/>
    <w:rsid w:val="001A2418"/>
    <w:rsid w:val="001A318E"/>
    <w:rsid w:val="001A68A4"/>
    <w:rsid w:val="001B1A96"/>
    <w:rsid w:val="001B2541"/>
    <w:rsid w:val="001B2B4D"/>
    <w:rsid w:val="001B3546"/>
    <w:rsid w:val="001B500C"/>
    <w:rsid w:val="001C084D"/>
    <w:rsid w:val="001C1686"/>
    <w:rsid w:val="001C2FEF"/>
    <w:rsid w:val="001C3A98"/>
    <w:rsid w:val="001D000F"/>
    <w:rsid w:val="001D06CA"/>
    <w:rsid w:val="001D08BB"/>
    <w:rsid w:val="001D0DAF"/>
    <w:rsid w:val="001D1488"/>
    <w:rsid w:val="001D1CCE"/>
    <w:rsid w:val="001D4CF4"/>
    <w:rsid w:val="001D5280"/>
    <w:rsid w:val="001D5C37"/>
    <w:rsid w:val="001D6860"/>
    <w:rsid w:val="001E2588"/>
    <w:rsid w:val="001E2747"/>
    <w:rsid w:val="001E5ADE"/>
    <w:rsid w:val="001E5F5E"/>
    <w:rsid w:val="001E65A7"/>
    <w:rsid w:val="001E7FA2"/>
    <w:rsid w:val="001F1EC0"/>
    <w:rsid w:val="001F3BE3"/>
    <w:rsid w:val="002005A0"/>
    <w:rsid w:val="00200DF0"/>
    <w:rsid w:val="00201172"/>
    <w:rsid w:val="00201D6F"/>
    <w:rsid w:val="00204CD6"/>
    <w:rsid w:val="00206FD6"/>
    <w:rsid w:val="0020747E"/>
    <w:rsid w:val="0020766F"/>
    <w:rsid w:val="00210E06"/>
    <w:rsid w:val="002112A8"/>
    <w:rsid w:val="002116EF"/>
    <w:rsid w:val="0021230C"/>
    <w:rsid w:val="00213A1C"/>
    <w:rsid w:val="00214186"/>
    <w:rsid w:val="00217E3F"/>
    <w:rsid w:val="0022105B"/>
    <w:rsid w:val="00221A35"/>
    <w:rsid w:val="0022268C"/>
    <w:rsid w:val="00222823"/>
    <w:rsid w:val="0022305C"/>
    <w:rsid w:val="00223B54"/>
    <w:rsid w:val="00224A7C"/>
    <w:rsid w:val="00224C60"/>
    <w:rsid w:val="00227DD9"/>
    <w:rsid w:val="0023065D"/>
    <w:rsid w:val="00230AD0"/>
    <w:rsid w:val="00233100"/>
    <w:rsid w:val="002337C7"/>
    <w:rsid w:val="002349AB"/>
    <w:rsid w:val="00235F74"/>
    <w:rsid w:val="00242473"/>
    <w:rsid w:val="002427C3"/>
    <w:rsid w:val="00244325"/>
    <w:rsid w:val="00245CB6"/>
    <w:rsid w:val="00247CDA"/>
    <w:rsid w:val="00257946"/>
    <w:rsid w:val="0026000B"/>
    <w:rsid w:val="002611E9"/>
    <w:rsid w:val="00261880"/>
    <w:rsid w:val="002627CB"/>
    <w:rsid w:val="002678EC"/>
    <w:rsid w:val="00267A58"/>
    <w:rsid w:val="00270D25"/>
    <w:rsid w:val="00270DF5"/>
    <w:rsid w:val="00272E0C"/>
    <w:rsid w:val="00273A40"/>
    <w:rsid w:val="0027662D"/>
    <w:rsid w:val="00280DF3"/>
    <w:rsid w:val="00281586"/>
    <w:rsid w:val="00281F9C"/>
    <w:rsid w:val="00285652"/>
    <w:rsid w:val="00285C3C"/>
    <w:rsid w:val="00292810"/>
    <w:rsid w:val="00293E64"/>
    <w:rsid w:val="00296996"/>
    <w:rsid w:val="002A1778"/>
    <w:rsid w:val="002A2374"/>
    <w:rsid w:val="002A33DE"/>
    <w:rsid w:val="002A462B"/>
    <w:rsid w:val="002A50AD"/>
    <w:rsid w:val="002A79C4"/>
    <w:rsid w:val="002B11C9"/>
    <w:rsid w:val="002B1DD1"/>
    <w:rsid w:val="002B1FA6"/>
    <w:rsid w:val="002B2C53"/>
    <w:rsid w:val="002B7EE3"/>
    <w:rsid w:val="002C1775"/>
    <w:rsid w:val="002C18C2"/>
    <w:rsid w:val="002C2B07"/>
    <w:rsid w:val="002C40D3"/>
    <w:rsid w:val="002C4163"/>
    <w:rsid w:val="002C4DE8"/>
    <w:rsid w:val="002C52FF"/>
    <w:rsid w:val="002C63CA"/>
    <w:rsid w:val="002C797E"/>
    <w:rsid w:val="002D25EF"/>
    <w:rsid w:val="002D26C2"/>
    <w:rsid w:val="002D365C"/>
    <w:rsid w:val="002D583D"/>
    <w:rsid w:val="002D7C85"/>
    <w:rsid w:val="002E4634"/>
    <w:rsid w:val="002E4775"/>
    <w:rsid w:val="002E6E55"/>
    <w:rsid w:val="002E6F03"/>
    <w:rsid w:val="002F1AE7"/>
    <w:rsid w:val="002F2852"/>
    <w:rsid w:val="002F64BD"/>
    <w:rsid w:val="002F7ADE"/>
    <w:rsid w:val="00301855"/>
    <w:rsid w:val="00303B66"/>
    <w:rsid w:val="00305645"/>
    <w:rsid w:val="00310422"/>
    <w:rsid w:val="003124DE"/>
    <w:rsid w:val="00320FDA"/>
    <w:rsid w:val="00321BAC"/>
    <w:rsid w:val="00324D5D"/>
    <w:rsid w:val="00326C1D"/>
    <w:rsid w:val="00330196"/>
    <w:rsid w:val="0033037B"/>
    <w:rsid w:val="00330DFA"/>
    <w:rsid w:val="00331A69"/>
    <w:rsid w:val="00336507"/>
    <w:rsid w:val="0034043F"/>
    <w:rsid w:val="003404B8"/>
    <w:rsid w:val="00345C36"/>
    <w:rsid w:val="003466CF"/>
    <w:rsid w:val="00347BCC"/>
    <w:rsid w:val="00347F62"/>
    <w:rsid w:val="00351A1D"/>
    <w:rsid w:val="00351BA6"/>
    <w:rsid w:val="003521D4"/>
    <w:rsid w:val="003521FB"/>
    <w:rsid w:val="00352C03"/>
    <w:rsid w:val="00355F8A"/>
    <w:rsid w:val="003564CA"/>
    <w:rsid w:val="00356A3A"/>
    <w:rsid w:val="00360519"/>
    <w:rsid w:val="00360712"/>
    <w:rsid w:val="003611F3"/>
    <w:rsid w:val="00366D61"/>
    <w:rsid w:val="003675BA"/>
    <w:rsid w:val="003713CB"/>
    <w:rsid w:val="00371DD8"/>
    <w:rsid w:val="003745BF"/>
    <w:rsid w:val="00374909"/>
    <w:rsid w:val="00375A92"/>
    <w:rsid w:val="00375DEE"/>
    <w:rsid w:val="00376439"/>
    <w:rsid w:val="0037756C"/>
    <w:rsid w:val="00377914"/>
    <w:rsid w:val="00380BD2"/>
    <w:rsid w:val="00383769"/>
    <w:rsid w:val="00384AFD"/>
    <w:rsid w:val="00384B56"/>
    <w:rsid w:val="00385998"/>
    <w:rsid w:val="00385C7F"/>
    <w:rsid w:val="00390F6A"/>
    <w:rsid w:val="00391AA6"/>
    <w:rsid w:val="00392B48"/>
    <w:rsid w:val="0039387C"/>
    <w:rsid w:val="00395A9F"/>
    <w:rsid w:val="00395AF5"/>
    <w:rsid w:val="00395E97"/>
    <w:rsid w:val="0039711E"/>
    <w:rsid w:val="00397742"/>
    <w:rsid w:val="003977FB"/>
    <w:rsid w:val="00397943"/>
    <w:rsid w:val="00397C2A"/>
    <w:rsid w:val="003A0197"/>
    <w:rsid w:val="003A3ABE"/>
    <w:rsid w:val="003A4D31"/>
    <w:rsid w:val="003A4FB0"/>
    <w:rsid w:val="003A636B"/>
    <w:rsid w:val="003B0460"/>
    <w:rsid w:val="003B419A"/>
    <w:rsid w:val="003B44A1"/>
    <w:rsid w:val="003B4CD6"/>
    <w:rsid w:val="003B4E3B"/>
    <w:rsid w:val="003B5701"/>
    <w:rsid w:val="003B6F3E"/>
    <w:rsid w:val="003C0117"/>
    <w:rsid w:val="003C0BC6"/>
    <w:rsid w:val="003C0EE7"/>
    <w:rsid w:val="003C1FCB"/>
    <w:rsid w:val="003C243D"/>
    <w:rsid w:val="003C3562"/>
    <w:rsid w:val="003C5569"/>
    <w:rsid w:val="003C5633"/>
    <w:rsid w:val="003C7F3E"/>
    <w:rsid w:val="003D1B50"/>
    <w:rsid w:val="003D5DA0"/>
    <w:rsid w:val="003E081C"/>
    <w:rsid w:val="003E32F8"/>
    <w:rsid w:val="003E465A"/>
    <w:rsid w:val="003E5222"/>
    <w:rsid w:val="003E7286"/>
    <w:rsid w:val="003F0208"/>
    <w:rsid w:val="003F1C2D"/>
    <w:rsid w:val="003F2DAF"/>
    <w:rsid w:val="003F3035"/>
    <w:rsid w:val="003F34CD"/>
    <w:rsid w:val="003F66A0"/>
    <w:rsid w:val="003F6794"/>
    <w:rsid w:val="003F69C4"/>
    <w:rsid w:val="003F6C73"/>
    <w:rsid w:val="00403EB6"/>
    <w:rsid w:val="00403EB9"/>
    <w:rsid w:val="00407C79"/>
    <w:rsid w:val="00417A35"/>
    <w:rsid w:val="00417ADE"/>
    <w:rsid w:val="00422159"/>
    <w:rsid w:val="004241A9"/>
    <w:rsid w:val="00425DF5"/>
    <w:rsid w:val="004267E2"/>
    <w:rsid w:val="0042699C"/>
    <w:rsid w:val="00430C9F"/>
    <w:rsid w:val="00434F1C"/>
    <w:rsid w:val="00435231"/>
    <w:rsid w:val="00435447"/>
    <w:rsid w:val="0044264A"/>
    <w:rsid w:val="0044446F"/>
    <w:rsid w:val="00444648"/>
    <w:rsid w:val="00444D2A"/>
    <w:rsid w:val="00445F3E"/>
    <w:rsid w:val="004470E9"/>
    <w:rsid w:val="004475E6"/>
    <w:rsid w:val="00450641"/>
    <w:rsid w:val="004527E4"/>
    <w:rsid w:val="00452962"/>
    <w:rsid w:val="00455213"/>
    <w:rsid w:val="00460586"/>
    <w:rsid w:val="00461C62"/>
    <w:rsid w:val="004709FD"/>
    <w:rsid w:val="004723C9"/>
    <w:rsid w:val="004754B4"/>
    <w:rsid w:val="00475924"/>
    <w:rsid w:val="00475CDD"/>
    <w:rsid w:val="00475E1F"/>
    <w:rsid w:val="0047743F"/>
    <w:rsid w:val="004830DE"/>
    <w:rsid w:val="00484733"/>
    <w:rsid w:val="004849CB"/>
    <w:rsid w:val="004856F4"/>
    <w:rsid w:val="0048640B"/>
    <w:rsid w:val="00487802"/>
    <w:rsid w:val="00491FA4"/>
    <w:rsid w:val="004933FE"/>
    <w:rsid w:val="004946D3"/>
    <w:rsid w:val="004976B5"/>
    <w:rsid w:val="004977A9"/>
    <w:rsid w:val="004A0175"/>
    <w:rsid w:val="004A18B7"/>
    <w:rsid w:val="004A3881"/>
    <w:rsid w:val="004A45E9"/>
    <w:rsid w:val="004A4B09"/>
    <w:rsid w:val="004A6DA0"/>
    <w:rsid w:val="004B14D9"/>
    <w:rsid w:val="004B24A6"/>
    <w:rsid w:val="004B3FE6"/>
    <w:rsid w:val="004B4B8B"/>
    <w:rsid w:val="004B52B8"/>
    <w:rsid w:val="004B6860"/>
    <w:rsid w:val="004B6D5A"/>
    <w:rsid w:val="004C0224"/>
    <w:rsid w:val="004C13E3"/>
    <w:rsid w:val="004C20D5"/>
    <w:rsid w:val="004C2829"/>
    <w:rsid w:val="004C373F"/>
    <w:rsid w:val="004C3AA4"/>
    <w:rsid w:val="004C3DD7"/>
    <w:rsid w:val="004C4073"/>
    <w:rsid w:val="004C4544"/>
    <w:rsid w:val="004C5E8D"/>
    <w:rsid w:val="004C74F1"/>
    <w:rsid w:val="004C76AE"/>
    <w:rsid w:val="004D0CAA"/>
    <w:rsid w:val="004D16B2"/>
    <w:rsid w:val="004D36C5"/>
    <w:rsid w:val="004D62C1"/>
    <w:rsid w:val="004D6F38"/>
    <w:rsid w:val="004D7ECB"/>
    <w:rsid w:val="004D7F20"/>
    <w:rsid w:val="004E0A47"/>
    <w:rsid w:val="004E2B6B"/>
    <w:rsid w:val="004E3C49"/>
    <w:rsid w:val="004E41E4"/>
    <w:rsid w:val="004E6200"/>
    <w:rsid w:val="004E773D"/>
    <w:rsid w:val="004E7EE3"/>
    <w:rsid w:val="004F4632"/>
    <w:rsid w:val="004F48C6"/>
    <w:rsid w:val="004F4E91"/>
    <w:rsid w:val="004F5971"/>
    <w:rsid w:val="004F7594"/>
    <w:rsid w:val="004F7D15"/>
    <w:rsid w:val="00500B96"/>
    <w:rsid w:val="00501712"/>
    <w:rsid w:val="00502312"/>
    <w:rsid w:val="0050282D"/>
    <w:rsid w:val="0051025C"/>
    <w:rsid w:val="00514A9E"/>
    <w:rsid w:val="005167B0"/>
    <w:rsid w:val="005179AF"/>
    <w:rsid w:val="0052035F"/>
    <w:rsid w:val="00520FCB"/>
    <w:rsid w:val="00521196"/>
    <w:rsid w:val="00521EE4"/>
    <w:rsid w:val="005244EB"/>
    <w:rsid w:val="00526B01"/>
    <w:rsid w:val="0053016D"/>
    <w:rsid w:val="005308B7"/>
    <w:rsid w:val="00531951"/>
    <w:rsid w:val="005326DD"/>
    <w:rsid w:val="00532B94"/>
    <w:rsid w:val="005345BE"/>
    <w:rsid w:val="005349CD"/>
    <w:rsid w:val="0053535B"/>
    <w:rsid w:val="00535A07"/>
    <w:rsid w:val="00537218"/>
    <w:rsid w:val="005409F8"/>
    <w:rsid w:val="005419B9"/>
    <w:rsid w:val="005426E5"/>
    <w:rsid w:val="0054388D"/>
    <w:rsid w:val="0054669E"/>
    <w:rsid w:val="00550837"/>
    <w:rsid w:val="00551489"/>
    <w:rsid w:val="00553523"/>
    <w:rsid w:val="00553809"/>
    <w:rsid w:val="005561E1"/>
    <w:rsid w:val="00557710"/>
    <w:rsid w:val="00557F31"/>
    <w:rsid w:val="00564396"/>
    <w:rsid w:val="0056516A"/>
    <w:rsid w:val="00565656"/>
    <w:rsid w:val="0056578C"/>
    <w:rsid w:val="00565887"/>
    <w:rsid w:val="00566D96"/>
    <w:rsid w:val="00572275"/>
    <w:rsid w:val="00573FFD"/>
    <w:rsid w:val="005763FE"/>
    <w:rsid w:val="00577589"/>
    <w:rsid w:val="00580FBE"/>
    <w:rsid w:val="005810E4"/>
    <w:rsid w:val="00582F9B"/>
    <w:rsid w:val="00587443"/>
    <w:rsid w:val="00587B27"/>
    <w:rsid w:val="00591A99"/>
    <w:rsid w:val="005924E1"/>
    <w:rsid w:val="0059381B"/>
    <w:rsid w:val="0059383A"/>
    <w:rsid w:val="00594992"/>
    <w:rsid w:val="00595C98"/>
    <w:rsid w:val="005A15D4"/>
    <w:rsid w:val="005A19BF"/>
    <w:rsid w:val="005A34EF"/>
    <w:rsid w:val="005A357E"/>
    <w:rsid w:val="005A3865"/>
    <w:rsid w:val="005A47B7"/>
    <w:rsid w:val="005A4A86"/>
    <w:rsid w:val="005A6C3A"/>
    <w:rsid w:val="005A71D7"/>
    <w:rsid w:val="005A7365"/>
    <w:rsid w:val="005B10AF"/>
    <w:rsid w:val="005B3868"/>
    <w:rsid w:val="005B3A53"/>
    <w:rsid w:val="005B4949"/>
    <w:rsid w:val="005B766E"/>
    <w:rsid w:val="005B7C04"/>
    <w:rsid w:val="005C0703"/>
    <w:rsid w:val="005C4F98"/>
    <w:rsid w:val="005C534F"/>
    <w:rsid w:val="005C7B6B"/>
    <w:rsid w:val="005D03ED"/>
    <w:rsid w:val="005D0486"/>
    <w:rsid w:val="005D1010"/>
    <w:rsid w:val="005D2339"/>
    <w:rsid w:val="005D23CE"/>
    <w:rsid w:val="005D26E0"/>
    <w:rsid w:val="005E1B80"/>
    <w:rsid w:val="005E4E81"/>
    <w:rsid w:val="005E4F3F"/>
    <w:rsid w:val="005E636A"/>
    <w:rsid w:val="005E66CD"/>
    <w:rsid w:val="005E6831"/>
    <w:rsid w:val="005E6EFF"/>
    <w:rsid w:val="005E704A"/>
    <w:rsid w:val="005E7F88"/>
    <w:rsid w:val="005F0DB5"/>
    <w:rsid w:val="005F2152"/>
    <w:rsid w:val="005F29FC"/>
    <w:rsid w:val="005F357D"/>
    <w:rsid w:val="005F3607"/>
    <w:rsid w:val="005F6D7C"/>
    <w:rsid w:val="005F73FC"/>
    <w:rsid w:val="005F7A02"/>
    <w:rsid w:val="005F7DE2"/>
    <w:rsid w:val="006011D5"/>
    <w:rsid w:val="00602FE9"/>
    <w:rsid w:val="00605045"/>
    <w:rsid w:val="006058BE"/>
    <w:rsid w:val="006063C6"/>
    <w:rsid w:val="00607224"/>
    <w:rsid w:val="00610AAF"/>
    <w:rsid w:val="006114F6"/>
    <w:rsid w:val="00612C8B"/>
    <w:rsid w:val="006142F1"/>
    <w:rsid w:val="00616DBA"/>
    <w:rsid w:val="006170ED"/>
    <w:rsid w:val="006202C3"/>
    <w:rsid w:val="006230AE"/>
    <w:rsid w:val="00624AF5"/>
    <w:rsid w:val="00625EED"/>
    <w:rsid w:val="00631B6B"/>
    <w:rsid w:val="006366C8"/>
    <w:rsid w:val="00641719"/>
    <w:rsid w:val="006419F6"/>
    <w:rsid w:val="00642022"/>
    <w:rsid w:val="0064292A"/>
    <w:rsid w:val="00644905"/>
    <w:rsid w:val="006451D4"/>
    <w:rsid w:val="00645845"/>
    <w:rsid w:val="00645D19"/>
    <w:rsid w:val="0064601E"/>
    <w:rsid w:val="00647E4C"/>
    <w:rsid w:val="00652EBE"/>
    <w:rsid w:val="00654018"/>
    <w:rsid w:val="00654585"/>
    <w:rsid w:val="0065471F"/>
    <w:rsid w:val="006561B8"/>
    <w:rsid w:val="00656C2E"/>
    <w:rsid w:val="00656F08"/>
    <w:rsid w:val="00660E92"/>
    <w:rsid w:val="00661775"/>
    <w:rsid w:val="006630E5"/>
    <w:rsid w:val="006644E6"/>
    <w:rsid w:val="00666B05"/>
    <w:rsid w:val="00667C47"/>
    <w:rsid w:val="00672128"/>
    <w:rsid w:val="00676FDC"/>
    <w:rsid w:val="00677BB6"/>
    <w:rsid w:val="0068020B"/>
    <w:rsid w:val="00682A1C"/>
    <w:rsid w:val="0068326A"/>
    <w:rsid w:val="00683DF8"/>
    <w:rsid w:val="00685C16"/>
    <w:rsid w:val="006879BC"/>
    <w:rsid w:val="00690003"/>
    <w:rsid w:val="006922A4"/>
    <w:rsid w:val="00692C36"/>
    <w:rsid w:val="00695D8E"/>
    <w:rsid w:val="00696D4F"/>
    <w:rsid w:val="00697013"/>
    <w:rsid w:val="006A0166"/>
    <w:rsid w:val="006A1634"/>
    <w:rsid w:val="006A2C26"/>
    <w:rsid w:val="006A38AA"/>
    <w:rsid w:val="006A4036"/>
    <w:rsid w:val="006A5A9A"/>
    <w:rsid w:val="006A6552"/>
    <w:rsid w:val="006A7769"/>
    <w:rsid w:val="006B032E"/>
    <w:rsid w:val="006B178F"/>
    <w:rsid w:val="006B216F"/>
    <w:rsid w:val="006B46F8"/>
    <w:rsid w:val="006B6467"/>
    <w:rsid w:val="006C2766"/>
    <w:rsid w:val="006C2D3E"/>
    <w:rsid w:val="006C3937"/>
    <w:rsid w:val="006C62F5"/>
    <w:rsid w:val="006C6B91"/>
    <w:rsid w:val="006C73A7"/>
    <w:rsid w:val="006D1348"/>
    <w:rsid w:val="006D13C9"/>
    <w:rsid w:val="006D1B73"/>
    <w:rsid w:val="006D28DF"/>
    <w:rsid w:val="006D2BCD"/>
    <w:rsid w:val="006D352F"/>
    <w:rsid w:val="006D3B23"/>
    <w:rsid w:val="006D4247"/>
    <w:rsid w:val="006D45C7"/>
    <w:rsid w:val="006D7FC1"/>
    <w:rsid w:val="006E0738"/>
    <w:rsid w:val="006E0759"/>
    <w:rsid w:val="006E09CC"/>
    <w:rsid w:val="006E0EC8"/>
    <w:rsid w:val="006E1DA2"/>
    <w:rsid w:val="006E3A92"/>
    <w:rsid w:val="006E4D36"/>
    <w:rsid w:val="006F09E5"/>
    <w:rsid w:val="006F23F1"/>
    <w:rsid w:val="006F32C4"/>
    <w:rsid w:val="006F3348"/>
    <w:rsid w:val="006F4A9D"/>
    <w:rsid w:val="006F4E9F"/>
    <w:rsid w:val="006F635D"/>
    <w:rsid w:val="006F6669"/>
    <w:rsid w:val="006F7560"/>
    <w:rsid w:val="00701237"/>
    <w:rsid w:val="00701D33"/>
    <w:rsid w:val="00702B87"/>
    <w:rsid w:val="00703F3A"/>
    <w:rsid w:val="00706148"/>
    <w:rsid w:val="00710AE6"/>
    <w:rsid w:val="00714A14"/>
    <w:rsid w:val="0071544C"/>
    <w:rsid w:val="00716A24"/>
    <w:rsid w:val="0071730B"/>
    <w:rsid w:val="0071785F"/>
    <w:rsid w:val="007201D7"/>
    <w:rsid w:val="00720453"/>
    <w:rsid w:val="007207BF"/>
    <w:rsid w:val="00724721"/>
    <w:rsid w:val="007252ED"/>
    <w:rsid w:val="007255EC"/>
    <w:rsid w:val="00725A65"/>
    <w:rsid w:val="0073124A"/>
    <w:rsid w:val="00731A52"/>
    <w:rsid w:val="0073407A"/>
    <w:rsid w:val="00734541"/>
    <w:rsid w:val="00734D85"/>
    <w:rsid w:val="007361B2"/>
    <w:rsid w:val="007363A6"/>
    <w:rsid w:val="00736BB4"/>
    <w:rsid w:val="00736E71"/>
    <w:rsid w:val="00740193"/>
    <w:rsid w:val="00740786"/>
    <w:rsid w:val="00741111"/>
    <w:rsid w:val="00741115"/>
    <w:rsid w:val="0074144C"/>
    <w:rsid w:val="0074389B"/>
    <w:rsid w:val="00744E52"/>
    <w:rsid w:val="00745E76"/>
    <w:rsid w:val="00746806"/>
    <w:rsid w:val="00754120"/>
    <w:rsid w:val="00754F80"/>
    <w:rsid w:val="00755029"/>
    <w:rsid w:val="00756429"/>
    <w:rsid w:val="00757299"/>
    <w:rsid w:val="0076061C"/>
    <w:rsid w:val="0076128C"/>
    <w:rsid w:val="00762600"/>
    <w:rsid w:val="0076281A"/>
    <w:rsid w:val="007629FB"/>
    <w:rsid w:val="007634AD"/>
    <w:rsid w:val="007644F7"/>
    <w:rsid w:val="007665E7"/>
    <w:rsid w:val="007668EA"/>
    <w:rsid w:val="007673F1"/>
    <w:rsid w:val="007712F4"/>
    <w:rsid w:val="007713A5"/>
    <w:rsid w:val="00772FAA"/>
    <w:rsid w:val="007736E4"/>
    <w:rsid w:val="007773FA"/>
    <w:rsid w:val="00777C1B"/>
    <w:rsid w:val="007805FB"/>
    <w:rsid w:val="007815C1"/>
    <w:rsid w:val="00784015"/>
    <w:rsid w:val="00790D15"/>
    <w:rsid w:val="0079222B"/>
    <w:rsid w:val="00792F6B"/>
    <w:rsid w:val="007937BF"/>
    <w:rsid w:val="00793DE9"/>
    <w:rsid w:val="007966E6"/>
    <w:rsid w:val="00796EA8"/>
    <w:rsid w:val="00797D49"/>
    <w:rsid w:val="00797F0E"/>
    <w:rsid w:val="007A1C21"/>
    <w:rsid w:val="007A2ADF"/>
    <w:rsid w:val="007A49D1"/>
    <w:rsid w:val="007A6D4C"/>
    <w:rsid w:val="007A7900"/>
    <w:rsid w:val="007B08E7"/>
    <w:rsid w:val="007B1B90"/>
    <w:rsid w:val="007B241B"/>
    <w:rsid w:val="007B4552"/>
    <w:rsid w:val="007B49C9"/>
    <w:rsid w:val="007B5AB5"/>
    <w:rsid w:val="007B7D2D"/>
    <w:rsid w:val="007C06A4"/>
    <w:rsid w:val="007C215C"/>
    <w:rsid w:val="007C265D"/>
    <w:rsid w:val="007C7447"/>
    <w:rsid w:val="007D2DAA"/>
    <w:rsid w:val="007D47F0"/>
    <w:rsid w:val="007D735D"/>
    <w:rsid w:val="007E00FB"/>
    <w:rsid w:val="007E2F99"/>
    <w:rsid w:val="007E3BDA"/>
    <w:rsid w:val="007E4B35"/>
    <w:rsid w:val="007E57AD"/>
    <w:rsid w:val="007E5B2A"/>
    <w:rsid w:val="007E5B41"/>
    <w:rsid w:val="007E698A"/>
    <w:rsid w:val="007E71EF"/>
    <w:rsid w:val="007F0131"/>
    <w:rsid w:val="007F22E1"/>
    <w:rsid w:val="007F22FE"/>
    <w:rsid w:val="007F31A4"/>
    <w:rsid w:val="00800ECC"/>
    <w:rsid w:val="00801077"/>
    <w:rsid w:val="00801FB5"/>
    <w:rsid w:val="00804F3E"/>
    <w:rsid w:val="00805859"/>
    <w:rsid w:val="008068FF"/>
    <w:rsid w:val="00806FDD"/>
    <w:rsid w:val="008070E7"/>
    <w:rsid w:val="00807895"/>
    <w:rsid w:val="008078FB"/>
    <w:rsid w:val="00811D02"/>
    <w:rsid w:val="00811FDC"/>
    <w:rsid w:val="00812E72"/>
    <w:rsid w:val="00813968"/>
    <w:rsid w:val="0081445B"/>
    <w:rsid w:val="00814537"/>
    <w:rsid w:val="00814CCD"/>
    <w:rsid w:val="00816303"/>
    <w:rsid w:val="00816884"/>
    <w:rsid w:val="00821584"/>
    <w:rsid w:val="00823393"/>
    <w:rsid w:val="0082499A"/>
    <w:rsid w:val="008252F7"/>
    <w:rsid w:val="008259C0"/>
    <w:rsid w:val="00827311"/>
    <w:rsid w:val="0083064F"/>
    <w:rsid w:val="0083085D"/>
    <w:rsid w:val="00830AE7"/>
    <w:rsid w:val="00832C46"/>
    <w:rsid w:val="00832DE2"/>
    <w:rsid w:val="008334D7"/>
    <w:rsid w:val="008349AA"/>
    <w:rsid w:val="00835688"/>
    <w:rsid w:val="00837122"/>
    <w:rsid w:val="00837572"/>
    <w:rsid w:val="00841B71"/>
    <w:rsid w:val="00844025"/>
    <w:rsid w:val="00845E3E"/>
    <w:rsid w:val="00846840"/>
    <w:rsid w:val="00846DA2"/>
    <w:rsid w:val="00846EA8"/>
    <w:rsid w:val="0084741F"/>
    <w:rsid w:val="008516D0"/>
    <w:rsid w:val="00852CA2"/>
    <w:rsid w:val="00852F3B"/>
    <w:rsid w:val="00852FB0"/>
    <w:rsid w:val="00854720"/>
    <w:rsid w:val="008558FB"/>
    <w:rsid w:val="008611B0"/>
    <w:rsid w:val="008627AD"/>
    <w:rsid w:val="008631FE"/>
    <w:rsid w:val="0086395D"/>
    <w:rsid w:val="00865FA9"/>
    <w:rsid w:val="008662EB"/>
    <w:rsid w:val="008671A2"/>
    <w:rsid w:val="00867744"/>
    <w:rsid w:val="00867912"/>
    <w:rsid w:val="00871BDE"/>
    <w:rsid w:val="00872072"/>
    <w:rsid w:val="0087274D"/>
    <w:rsid w:val="0087352F"/>
    <w:rsid w:val="008737BA"/>
    <w:rsid w:val="00873F6B"/>
    <w:rsid w:val="008752F0"/>
    <w:rsid w:val="008759A3"/>
    <w:rsid w:val="00876D6F"/>
    <w:rsid w:val="00881736"/>
    <w:rsid w:val="00882AB4"/>
    <w:rsid w:val="0088472D"/>
    <w:rsid w:val="00884B43"/>
    <w:rsid w:val="00885811"/>
    <w:rsid w:val="00885A77"/>
    <w:rsid w:val="00885E0C"/>
    <w:rsid w:val="00886A1C"/>
    <w:rsid w:val="00887429"/>
    <w:rsid w:val="00887923"/>
    <w:rsid w:val="00890F13"/>
    <w:rsid w:val="00891407"/>
    <w:rsid w:val="008927B3"/>
    <w:rsid w:val="008932ED"/>
    <w:rsid w:val="00893FF9"/>
    <w:rsid w:val="00896225"/>
    <w:rsid w:val="008967DF"/>
    <w:rsid w:val="0089758E"/>
    <w:rsid w:val="008978E3"/>
    <w:rsid w:val="008A0C38"/>
    <w:rsid w:val="008A1751"/>
    <w:rsid w:val="008A2959"/>
    <w:rsid w:val="008A2D23"/>
    <w:rsid w:val="008A33B9"/>
    <w:rsid w:val="008A3DC4"/>
    <w:rsid w:val="008A4D1D"/>
    <w:rsid w:val="008B1F08"/>
    <w:rsid w:val="008B363C"/>
    <w:rsid w:val="008B492F"/>
    <w:rsid w:val="008B4CFE"/>
    <w:rsid w:val="008B51C6"/>
    <w:rsid w:val="008C0038"/>
    <w:rsid w:val="008C071C"/>
    <w:rsid w:val="008C2852"/>
    <w:rsid w:val="008C5937"/>
    <w:rsid w:val="008C6986"/>
    <w:rsid w:val="008D0844"/>
    <w:rsid w:val="008D1E98"/>
    <w:rsid w:val="008D32CE"/>
    <w:rsid w:val="008E389F"/>
    <w:rsid w:val="008E70E8"/>
    <w:rsid w:val="008F0DC9"/>
    <w:rsid w:val="008F1C4A"/>
    <w:rsid w:val="008F1E9D"/>
    <w:rsid w:val="008F3C76"/>
    <w:rsid w:val="008F4DE5"/>
    <w:rsid w:val="008F5BEC"/>
    <w:rsid w:val="008F65DD"/>
    <w:rsid w:val="008F685A"/>
    <w:rsid w:val="008F6F50"/>
    <w:rsid w:val="008F762C"/>
    <w:rsid w:val="008F7EE4"/>
    <w:rsid w:val="00900D04"/>
    <w:rsid w:val="00901309"/>
    <w:rsid w:val="009046B5"/>
    <w:rsid w:val="00904802"/>
    <w:rsid w:val="009054A5"/>
    <w:rsid w:val="009063AA"/>
    <w:rsid w:val="009108D1"/>
    <w:rsid w:val="0091266E"/>
    <w:rsid w:val="0091318D"/>
    <w:rsid w:val="00913A93"/>
    <w:rsid w:val="00913C21"/>
    <w:rsid w:val="00917001"/>
    <w:rsid w:val="00926F24"/>
    <w:rsid w:val="009307A2"/>
    <w:rsid w:val="00930C7F"/>
    <w:rsid w:val="009338D0"/>
    <w:rsid w:val="00933A58"/>
    <w:rsid w:val="0093427F"/>
    <w:rsid w:val="009373C4"/>
    <w:rsid w:val="00937441"/>
    <w:rsid w:val="00937725"/>
    <w:rsid w:val="00941479"/>
    <w:rsid w:val="00941996"/>
    <w:rsid w:val="00942712"/>
    <w:rsid w:val="009453EF"/>
    <w:rsid w:val="0094737C"/>
    <w:rsid w:val="00955392"/>
    <w:rsid w:val="009555D6"/>
    <w:rsid w:val="009617F0"/>
    <w:rsid w:val="00962F89"/>
    <w:rsid w:val="0096313B"/>
    <w:rsid w:val="009638C8"/>
    <w:rsid w:val="00965768"/>
    <w:rsid w:val="00966553"/>
    <w:rsid w:val="009722C3"/>
    <w:rsid w:val="00973C6F"/>
    <w:rsid w:val="009800B2"/>
    <w:rsid w:val="00983C23"/>
    <w:rsid w:val="00983C7D"/>
    <w:rsid w:val="00985BD9"/>
    <w:rsid w:val="009861B5"/>
    <w:rsid w:val="0098735C"/>
    <w:rsid w:val="0098744E"/>
    <w:rsid w:val="00987468"/>
    <w:rsid w:val="00993A0C"/>
    <w:rsid w:val="00995F8F"/>
    <w:rsid w:val="009A34F1"/>
    <w:rsid w:val="009A3D74"/>
    <w:rsid w:val="009A5129"/>
    <w:rsid w:val="009A5EAE"/>
    <w:rsid w:val="009A69E1"/>
    <w:rsid w:val="009A6C4F"/>
    <w:rsid w:val="009B1AF1"/>
    <w:rsid w:val="009B3EB3"/>
    <w:rsid w:val="009B4480"/>
    <w:rsid w:val="009B66FA"/>
    <w:rsid w:val="009B682B"/>
    <w:rsid w:val="009B7D14"/>
    <w:rsid w:val="009C0BBB"/>
    <w:rsid w:val="009C19A9"/>
    <w:rsid w:val="009C29C2"/>
    <w:rsid w:val="009C3E40"/>
    <w:rsid w:val="009C3FFD"/>
    <w:rsid w:val="009C4B44"/>
    <w:rsid w:val="009C4C59"/>
    <w:rsid w:val="009C6139"/>
    <w:rsid w:val="009C6624"/>
    <w:rsid w:val="009C6C38"/>
    <w:rsid w:val="009C7C3C"/>
    <w:rsid w:val="009D0E8E"/>
    <w:rsid w:val="009D4A55"/>
    <w:rsid w:val="009D58E5"/>
    <w:rsid w:val="009D7FAA"/>
    <w:rsid w:val="009E0F5D"/>
    <w:rsid w:val="009E2978"/>
    <w:rsid w:val="009E56A8"/>
    <w:rsid w:val="009E7B29"/>
    <w:rsid w:val="009F1B2E"/>
    <w:rsid w:val="009F1DCA"/>
    <w:rsid w:val="009F44CA"/>
    <w:rsid w:val="009F482B"/>
    <w:rsid w:val="009F5D2C"/>
    <w:rsid w:val="009F632A"/>
    <w:rsid w:val="00A001E5"/>
    <w:rsid w:val="00A014AC"/>
    <w:rsid w:val="00A03704"/>
    <w:rsid w:val="00A0463B"/>
    <w:rsid w:val="00A06C89"/>
    <w:rsid w:val="00A06FCC"/>
    <w:rsid w:val="00A07215"/>
    <w:rsid w:val="00A0727F"/>
    <w:rsid w:val="00A11A5D"/>
    <w:rsid w:val="00A1478A"/>
    <w:rsid w:val="00A16AD1"/>
    <w:rsid w:val="00A17209"/>
    <w:rsid w:val="00A17443"/>
    <w:rsid w:val="00A17A98"/>
    <w:rsid w:val="00A224AB"/>
    <w:rsid w:val="00A23C8A"/>
    <w:rsid w:val="00A269DA"/>
    <w:rsid w:val="00A27EC2"/>
    <w:rsid w:val="00A30A41"/>
    <w:rsid w:val="00A32E5A"/>
    <w:rsid w:val="00A357F4"/>
    <w:rsid w:val="00A3628E"/>
    <w:rsid w:val="00A36E60"/>
    <w:rsid w:val="00A3703A"/>
    <w:rsid w:val="00A37888"/>
    <w:rsid w:val="00A42DA0"/>
    <w:rsid w:val="00A45C15"/>
    <w:rsid w:val="00A46BCD"/>
    <w:rsid w:val="00A47866"/>
    <w:rsid w:val="00A50544"/>
    <w:rsid w:val="00A50C3A"/>
    <w:rsid w:val="00A52791"/>
    <w:rsid w:val="00A530E2"/>
    <w:rsid w:val="00A53D27"/>
    <w:rsid w:val="00A54851"/>
    <w:rsid w:val="00A55B20"/>
    <w:rsid w:val="00A56B25"/>
    <w:rsid w:val="00A57065"/>
    <w:rsid w:val="00A6599F"/>
    <w:rsid w:val="00A65B9B"/>
    <w:rsid w:val="00A6603D"/>
    <w:rsid w:val="00A678F2"/>
    <w:rsid w:val="00A717C2"/>
    <w:rsid w:val="00A71E2E"/>
    <w:rsid w:val="00A71E33"/>
    <w:rsid w:val="00A746C0"/>
    <w:rsid w:val="00A75E6C"/>
    <w:rsid w:val="00A77E13"/>
    <w:rsid w:val="00A812C8"/>
    <w:rsid w:val="00A8179B"/>
    <w:rsid w:val="00A82263"/>
    <w:rsid w:val="00A82517"/>
    <w:rsid w:val="00A834DE"/>
    <w:rsid w:val="00A83620"/>
    <w:rsid w:val="00A84342"/>
    <w:rsid w:val="00A86602"/>
    <w:rsid w:val="00A873FB"/>
    <w:rsid w:val="00A9203A"/>
    <w:rsid w:val="00A927FD"/>
    <w:rsid w:val="00A93622"/>
    <w:rsid w:val="00A951AC"/>
    <w:rsid w:val="00A9793F"/>
    <w:rsid w:val="00AA2177"/>
    <w:rsid w:val="00AA21C9"/>
    <w:rsid w:val="00AA3736"/>
    <w:rsid w:val="00AA4273"/>
    <w:rsid w:val="00AB059F"/>
    <w:rsid w:val="00AB1A7A"/>
    <w:rsid w:val="00AB1E55"/>
    <w:rsid w:val="00AB7C62"/>
    <w:rsid w:val="00AC00D8"/>
    <w:rsid w:val="00AC1C62"/>
    <w:rsid w:val="00AC3EA4"/>
    <w:rsid w:val="00AC4A2E"/>
    <w:rsid w:val="00AC4C3F"/>
    <w:rsid w:val="00AC5674"/>
    <w:rsid w:val="00AC75CF"/>
    <w:rsid w:val="00AD1780"/>
    <w:rsid w:val="00AD22A6"/>
    <w:rsid w:val="00AD2CCA"/>
    <w:rsid w:val="00AE057B"/>
    <w:rsid w:val="00AE1B1B"/>
    <w:rsid w:val="00AE6714"/>
    <w:rsid w:val="00AE7885"/>
    <w:rsid w:val="00AF082B"/>
    <w:rsid w:val="00AF3166"/>
    <w:rsid w:val="00AF3852"/>
    <w:rsid w:val="00AF3996"/>
    <w:rsid w:val="00AF4205"/>
    <w:rsid w:val="00AF6543"/>
    <w:rsid w:val="00AF768D"/>
    <w:rsid w:val="00AF7E68"/>
    <w:rsid w:val="00B01B6E"/>
    <w:rsid w:val="00B02257"/>
    <w:rsid w:val="00B05062"/>
    <w:rsid w:val="00B05AE6"/>
    <w:rsid w:val="00B07ECB"/>
    <w:rsid w:val="00B104B8"/>
    <w:rsid w:val="00B10860"/>
    <w:rsid w:val="00B1468B"/>
    <w:rsid w:val="00B170AB"/>
    <w:rsid w:val="00B1742F"/>
    <w:rsid w:val="00B179D7"/>
    <w:rsid w:val="00B20B5D"/>
    <w:rsid w:val="00B23AAF"/>
    <w:rsid w:val="00B30717"/>
    <w:rsid w:val="00B3188C"/>
    <w:rsid w:val="00B330F9"/>
    <w:rsid w:val="00B33BA4"/>
    <w:rsid w:val="00B356F3"/>
    <w:rsid w:val="00B36213"/>
    <w:rsid w:val="00B41F58"/>
    <w:rsid w:val="00B42123"/>
    <w:rsid w:val="00B42461"/>
    <w:rsid w:val="00B44379"/>
    <w:rsid w:val="00B44B72"/>
    <w:rsid w:val="00B45C64"/>
    <w:rsid w:val="00B467D1"/>
    <w:rsid w:val="00B469F3"/>
    <w:rsid w:val="00B52652"/>
    <w:rsid w:val="00B6043B"/>
    <w:rsid w:val="00B60B85"/>
    <w:rsid w:val="00B60BFB"/>
    <w:rsid w:val="00B60F29"/>
    <w:rsid w:val="00B615B3"/>
    <w:rsid w:val="00B624E2"/>
    <w:rsid w:val="00B630DA"/>
    <w:rsid w:val="00B64DC8"/>
    <w:rsid w:val="00B6658C"/>
    <w:rsid w:val="00B667CF"/>
    <w:rsid w:val="00B7049F"/>
    <w:rsid w:val="00B711A2"/>
    <w:rsid w:val="00B75C71"/>
    <w:rsid w:val="00B77044"/>
    <w:rsid w:val="00B7728C"/>
    <w:rsid w:val="00B81BA1"/>
    <w:rsid w:val="00B823C4"/>
    <w:rsid w:val="00B82A6C"/>
    <w:rsid w:val="00B8568B"/>
    <w:rsid w:val="00B9042A"/>
    <w:rsid w:val="00B90938"/>
    <w:rsid w:val="00B913CA"/>
    <w:rsid w:val="00B92105"/>
    <w:rsid w:val="00B9304D"/>
    <w:rsid w:val="00B965F0"/>
    <w:rsid w:val="00BA18CA"/>
    <w:rsid w:val="00BA1D63"/>
    <w:rsid w:val="00BA58A6"/>
    <w:rsid w:val="00BB02F8"/>
    <w:rsid w:val="00BB0C01"/>
    <w:rsid w:val="00BB483F"/>
    <w:rsid w:val="00BB7B79"/>
    <w:rsid w:val="00BC0AA2"/>
    <w:rsid w:val="00BC2354"/>
    <w:rsid w:val="00BC2CD6"/>
    <w:rsid w:val="00BC3601"/>
    <w:rsid w:val="00BC60E5"/>
    <w:rsid w:val="00BC656B"/>
    <w:rsid w:val="00BD1E5F"/>
    <w:rsid w:val="00BD574E"/>
    <w:rsid w:val="00BD5BF2"/>
    <w:rsid w:val="00BD6168"/>
    <w:rsid w:val="00BD61FA"/>
    <w:rsid w:val="00BD674C"/>
    <w:rsid w:val="00BD6F1F"/>
    <w:rsid w:val="00BD741B"/>
    <w:rsid w:val="00BD760A"/>
    <w:rsid w:val="00BD7615"/>
    <w:rsid w:val="00BD7B56"/>
    <w:rsid w:val="00BE28E6"/>
    <w:rsid w:val="00BE6BFF"/>
    <w:rsid w:val="00BF194D"/>
    <w:rsid w:val="00BF23A8"/>
    <w:rsid w:val="00BF403F"/>
    <w:rsid w:val="00BF70DA"/>
    <w:rsid w:val="00C02D35"/>
    <w:rsid w:val="00C05B5F"/>
    <w:rsid w:val="00C05E93"/>
    <w:rsid w:val="00C0624E"/>
    <w:rsid w:val="00C103DA"/>
    <w:rsid w:val="00C12018"/>
    <w:rsid w:val="00C12302"/>
    <w:rsid w:val="00C13883"/>
    <w:rsid w:val="00C1523B"/>
    <w:rsid w:val="00C16325"/>
    <w:rsid w:val="00C16840"/>
    <w:rsid w:val="00C17066"/>
    <w:rsid w:val="00C17577"/>
    <w:rsid w:val="00C17689"/>
    <w:rsid w:val="00C2274A"/>
    <w:rsid w:val="00C23C2E"/>
    <w:rsid w:val="00C23DDD"/>
    <w:rsid w:val="00C25281"/>
    <w:rsid w:val="00C252A5"/>
    <w:rsid w:val="00C25D30"/>
    <w:rsid w:val="00C26444"/>
    <w:rsid w:val="00C302B8"/>
    <w:rsid w:val="00C30D58"/>
    <w:rsid w:val="00C30E5C"/>
    <w:rsid w:val="00C3134F"/>
    <w:rsid w:val="00C32B40"/>
    <w:rsid w:val="00C3403A"/>
    <w:rsid w:val="00C356C1"/>
    <w:rsid w:val="00C36600"/>
    <w:rsid w:val="00C3669F"/>
    <w:rsid w:val="00C3715E"/>
    <w:rsid w:val="00C407E5"/>
    <w:rsid w:val="00C40988"/>
    <w:rsid w:val="00C4115A"/>
    <w:rsid w:val="00C418A4"/>
    <w:rsid w:val="00C43357"/>
    <w:rsid w:val="00C44340"/>
    <w:rsid w:val="00C46052"/>
    <w:rsid w:val="00C522B2"/>
    <w:rsid w:val="00C54388"/>
    <w:rsid w:val="00C55CCA"/>
    <w:rsid w:val="00C56D00"/>
    <w:rsid w:val="00C61DB1"/>
    <w:rsid w:val="00C62CEB"/>
    <w:rsid w:val="00C63449"/>
    <w:rsid w:val="00C63CBA"/>
    <w:rsid w:val="00C6408E"/>
    <w:rsid w:val="00C674A0"/>
    <w:rsid w:val="00C678CC"/>
    <w:rsid w:val="00C7026D"/>
    <w:rsid w:val="00C80AB2"/>
    <w:rsid w:val="00C81EF4"/>
    <w:rsid w:val="00C82254"/>
    <w:rsid w:val="00C8257C"/>
    <w:rsid w:val="00C8372A"/>
    <w:rsid w:val="00C852DC"/>
    <w:rsid w:val="00C85954"/>
    <w:rsid w:val="00C86091"/>
    <w:rsid w:val="00C867AA"/>
    <w:rsid w:val="00C87DEE"/>
    <w:rsid w:val="00C9180B"/>
    <w:rsid w:val="00C921A6"/>
    <w:rsid w:val="00C92830"/>
    <w:rsid w:val="00C92B9F"/>
    <w:rsid w:val="00C940E7"/>
    <w:rsid w:val="00C97070"/>
    <w:rsid w:val="00C97CA6"/>
    <w:rsid w:val="00C97F0D"/>
    <w:rsid w:val="00CA0B8F"/>
    <w:rsid w:val="00CA169E"/>
    <w:rsid w:val="00CA373A"/>
    <w:rsid w:val="00CA4416"/>
    <w:rsid w:val="00CB2EC2"/>
    <w:rsid w:val="00CB2F6B"/>
    <w:rsid w:val="00CB4A0C"/>
    <w:rsid w:val="00CC219E"/>
    <w:rsid w:val="00CC2A7C"/>
    <w:rsid w:val="00CC4349"/>
    <w:rsid w:val="00CC5801"/>
    <w:rsid w:val="00CC6E6A"/>
    <w:rsid w:val="00CD4314"/>
    <w:rsid w:val="00CD7152"/>
    <w:rsid w:val="00CE04D7"/>
    <w:rsid w:val="00CE1A5D"/>
    <w:rsid w:val="00CE2B00"/>
    <w:rsid w:val="00CE44AB"/>
    <w:rsid w:val="00CE5D2C"/>
    <w:rsid w:val="00CE6581"/>
    <w:rsid w:val="00CE745C"/>
    <w:rsid w:val="00CE7964"/>
    <w:rsid w:val="00CF0019"/>
    <w:rsid w:val="00CF02AA"/>
    <w:rsid w:val="00CF10BC"/>
    <w:rsid w:val="00D01918"/>
    <w:rsid w:val="00D01ED2"/>
    <w:rsid w:val="00D02B55"/>
    <w:rsid w:val="00D061EB"/>
    <w:rsid w:val="00D07764"/>
    <w:rsid w:val="00D102D5"/>
    <w:rsid w:val="00D1232C"/>
    <w:rsid w:val="00D12BD1"/>
    <w:rsid w:val="00D13517"/>
    <w:rsid w:val="00D153AB"/>
    <w:rsid w:val="00D17DA1"/>
    <w:rsid w:val="00D20FAA"/>
    <w:rsid w:val="00D2120B"/>
    <w:rsid w:val="00D22A93"/>
    <w:rsid w:val="00D23433"/>
    <w:rsid w:val="00D24FC8"/>
    <w:rsid w:val="00D25E64"/>
    <w:rsid w:val="00D27879"/>
    <w:rsid w:val="00D31C07"/>
    <w:rsid w:val="00D32B4D"/>
    <w:rsid w:val="00D32F39"/>
    <w:rsid w:val="00D34253"/>
    <w:rsid w:val="00D34DEF"/>
    <w:rsid w:val="00D35544"/>
    <w:rsid w:val="00D40444"/>
    <w:rsid w:val="00D42DB0"/>
    <w:rsid w:val="00D43E5C"/>
    <w:rsid w:val="00D43E85"/>
    <w:rsid w:val="00D44F30"/>
    <w:rsid w:val="00D462D3"/>
    <w:rsid w:val="00D4644A"/>
    <w:rsid w:val="00D466CA"/>
    <w:rsid w:val="00D524CC"/>
    <w:rsid w:val="00D54443"/>
    <w:rsid w:val="00D56908"/>
    <w:rsid w:val="00D56F8C"/>
    <w:rsid w:val="00D6334A"/>
    <w:rsid w:val="00D6449A"/>
    <w:rsid w:val="00D64DDC"/>
    <w:rsid w:val="00D672F6"/>
    <w:rsid w:val="00D67AE7"/>
    <w:rsid w:val="00D743A0"/>
    <w:rsid w:val="00D75331"/>
    <w:rsid w:val="00D753AE"/>
    <w:rsid w:val="00D7587C"/>
    <w:rsid w:val="00D75DA7"/>
    <w:rsid w:val="00D85376"/>
    <w:rsid w:val="00D85813"/>
    <w:rsid w:val="00D86818"/>
    <w:rsid w:val="00D91879"/>
    <w:rsid w:val="00D91E54"/>
    <w:rsid w:val="00D9248D"/>
    <w:rsid w:val="00D92C64"/>
    <w:rsid w:val="00D93195"/>
    <w:rsid w:val="00D936C5"/>
    <w:rsid w:val="00D93C72"/>
    <w:rsid w:val="00D946C7"/>
    <w:rsid w:val="00D96003"/>
    <w:rsid w:val="00D96175"/>
    <w:rsid w:val="00D9631E"/>
    <w:rsid w:val="00DA0266"/>
    <w:rsid w:val="00DA10DE"/>
    <w:rsid w:val="00DA1572"/>
    <w:rsid w:val="00DA310A"/>
    <w:rsid w:val="00DA3625"/>
    <w:rsid w:val="00DA4DA4"/>
    <w:rsid w:val="00DA7DED"/>
    <w:rsid w:val="00DB0115"/>
    <w:rsid w:val="00DB048A"/>
    <w:rsid w:val="00DB266A"/>
    <w:rsid w:val="00DB3AB3"/>
    <w:rsid w:val="00DB437D"/>
    <w:rsid w:val="00DB51A7"/>
    <w:rsid w:val="00DB53E7"/>
    <w:rsid w:val="00DB7F13"/>
    <w:rsid w:val="00DC1BC3"/>
    <w:rsid w:val="00DC27DA"/>
    <w:rsid w:val="00DC5E8F"/>
    <w:rsid w:val="00DC5E92"/>
    <w:rsid w:val="00DC62DF"/>
    <w:rsid w:val="00DC6CE4"/>
    <w:rsid w:val="00DC6E2E"/>
    <w:rsid w:val="00DD11F8"/>
    <w:rsid w:val="00DD432D"/>
    <w:rsid w:val="00DD4AC6"/>
    <w:rsid w:val="00DD5591"/>
    <w:rsid w:val="00DD73B6"/>
    <w:rsid w:val="00DD7F31"/>
    <w:rsid w:val="00DE2595"/>
    <w:rsid w:val="00DE49AE"/>
    <w:rsid w:val="00DE50D9"/>
    <w:rsid w:val="00DE7C79"/>
    <w:rsid w:val="00DF00EA"/>
    <w:rsid w:val="00DF10F2"/>
    <w:rsid w:val="00DF139F"/>
    <w:rsid w:val="00DF1CB3"/>
    <w:rsid w:val="00DF4593"/>
    <w:rsid w:val="00DF5481"/>
    <w:rsid w:val="00DF6277"/>
    <w:rsid w:val="00DF6BE8"/>
    <w:rsid w:val="00E0053F"/>
    <w:rsid w:val="00E01C20"/>
    <w:rsid w:val="00E024E8"/>
    <w:rsid w:val="00E03B8B"/>
    <w:rsid w:val="00E0423D"/>
    <w:rsid w:val="00E060B3"/>
    <w:rsid w:val="00E076C1"/>
    <w:rsid w:val="00E07CB5"/>
    <w:rsid w:val="00E10F63"/>
    <w:rsid w:val="00E12644"/>
    <w:rsid w:val="00E15B09"/>
    <w:rsid w:val="00E15E75"/>
    <w:rsid w:val="00E15EC5"/>
    <w:rsid w:val="00E1792C"/>
    <w:rsid w:val="00E23319"/>
    <w:rsid w:val="00E23BEB"/>
    <w:rsid w:val="00E23D04"/>
    <w:rsid w:val="00E2451C"/>
    <w:rsid w:val="00E24C39"/>
    <w:rsid w:val="00E26A52"/>
    <w:rsid w:val="00E26C4F"/>
    <w:rsid w:val="00E31675"/>
    <w:rsid w:val="00E330E9"/>
    <w:rsid w:val="00E3315B"/>
    <w:rsid w:val="00E33C06"/>
    <w:rsid w:val="00E35761"/>
    <w:rsid w:val="00E36329"/>
    <w:rsid w:val="00E37571"/>
    <w:rsid w:val="00E37947"/>
    <w:rsid w:val="00E37A59"/>
    <w:rsid w:val="00E415DD"/>
    <w:rsid w:val="00E41E72"/>
    <w:rsid w:val="00E41FFF"/>
    <w:rsid w:val="00E42A5A"/>
    <w:rsid w:val="00E42AF7"/>
    <w:rsid w:val="00E42DF9"/>
    <w:rsid w:val="00E432B7"/>
    <w:rsid w:val="00E4418F"/>
    <w:rsid w:val="00E44566"/>
    <w:rsid w:val="00E44A82"/>
    <w:rsid w:val="00E509FE"/>
    <w:rsid w:val="00E51B77"/>
    <w:rsid w:val="00E52C00"/>
    <w:rsid w:val="00E539A0"/>
    <w:rsid w:val="00E53A09"/>
    <w:rsid w:val="00E544E6"/>
    <w:rsid w:val="00E55A2E"/>
    <w:rsid w:val="00E5685C"/>
    <w:rsid w:val="00E61EBA"/>
    <w:rsid w:val="00E61F8E"/>
    <w:rsid w:val="00E63F3B"/>
    <w:rsid w:val="00E65F2D"/>
    <w:rsid w:val="00E73841"/>
    <w:rsid w:val="00E73917"/>
    <w:rsid w:val="00E76712"/>
    <w:rsid w:val="00E776F8"/>
    <w:rsid w:val="00E82477"/>
    <w:rsid w:val="00EA0A6F"/>
    <w:rsid w:val="00EA0E6C"/>
    <w:rsid w:val="00EA15BA"/>
    <w:rsid w:val="00EA3A92"/>
    <w:rsid w:val="00EA7C18"/>
    <w:rsid w:val="00EB2354"/>
    <w:rsid w:val="00EB2D28"/>
    <w:rsid w:val="00EB4DFE"/>
    <w:rsid w:val="00EB4E3D"/>
    <w:rsid w:val="00EC09DD"/>
    <w:rsid w:val="00EC0EE4"/>
    <w:rsid w:val="00EC120E"/>
    <w:rsid w:val="00EC2CA1"/>
    <w:rsid w:val="00EC4AE6"/>
    <w:rsid w:val="00EC5201"/>
    <w:rsid w:val="00EC5E5E"/>
    <w:rsid w:val="00EC6280"/>
    <w:rsid w:val="00EC6F51"/>
    <w:rsid w:val="00EC7904"/>
    <w:rsid w:val="00ED054F"/>
    <w:rsid w:val="00ED0CCF"/>
    <w:rsid w:val="00ED0EDE"/>
    <w:rsid w:val="00ED4096"/>
    <w:rsid w:val="00ED52F7"/>
    <w:rsid w:val="00ED67DF"/>
    <w:rsid w:val="00ED7BCE"/>
    <w:rsid w:val="00ED7DD1"/>
    <w:rsid w:val="00EE10CE"/>
    <w:rsid w:val="00EE1344"/>
    <w:rsid w:val="00EE2F0B"/>
    <w:rsid w:val="00EE4B2D"/>
    <w:rsid w:val="00EE5023"/>
    <w:rsid w:val="00EE65E9"/>
    <w:rsid w:val="00EE7986"/>
    <w:rsid w:val="00EE7E6B"/>
    <w:rsid w:val="00EE7E70"/>
    <w:rsid w:val="00EF3889"/>
    <w:rsid w:val="00EF3F0D"/>
    <w:rsid w:val="00EF46D7"/>
    <w:rsid w:val="00EF6945"/>
    <w:rsid w:val="00F00094"/>
    <w:rsid w:val="00F0230C"/>
    <w:rsid w:val="00F072A3"/>
    <w:rsid w:val="00F1157D"/>
    <w:rsid w:val="00F1269A"/>
    <w:rsid w:val="00F14797"/>
    <w:rsid w:val="00F1483E"/>
    <w:rsid w:val="00F157EA"/>
    <w:rsid w:val="00F15869"/>
    <w:rsid w:val="00F21431"/>
    <w:rsid w:val="00F2240F"/>
    <w:rsid w:val="00F2543A"/>
    <w:rsid w:val="00F25B0E"/>
    <w:rsid w:val="00F27D13"/>
    <w:rsid w:val="00F31B25"/>
    <w:rsid w:val="00F3279F"/>
    <w:rsid w:val="00F338ED"/>
    <w:rsid w:val="00F36FF1"/>
    <w:rsid w:val="00F3779C"/>
    <w:rsid w:val="00F37916"/>
    <w:rsid w:val="00F40153"/>
    <w:rsid w:val="00F401E1"/>
    <w:rsid w:val="00F4334C"/>
    <w:rsid w:val="00F43D2C"/>
    <w:rsid w:val="00F452CC"/>
    <w:rsid w:val="00F45C0F"/>
    <w:rsid w:val="00F45C7E"/>
    <w:rsid w:val="00F50D6A"/>
    <w:rsid w:val="00F517F0"/>
    <w:rsid w:val="00F51C4F"/>
    <w:rsid w:val="00F54537"/>
    <w:rsid w:val="00F54B9F"/>
    <w:rsid w:val="00F57A3D"/>
    <w:rsid w:val="00F57D7C"/>
    <w:rsid w:val="00F601F4"/>
    <w:rsid w:val="00F60E67"/>
    <w:rsid w:val="00F62D22"/>
    <w:rsid w:val="00F630E7"/>
    <w:rsid w:val="00F6451B"/>
    <w:rsid w:val="00F6453D"/>
    <w:rsid w:val="00F64F5D"/>
    <w:rsid w:val="00F663FB"/>
    <w:rsid w:val="00F664CC"/>
    <w:rsid w:val="00F7005A"/>
    <w:rsid w:val="00F705A0"/>
    <w:rsid w:val="00F70E2A"/>
    <w:rsid w:val="00F71714"/>
    <w:rsid w:val="00F731F3"/>
    <w:rsid w:val="00F7592D"/>
    <w:rsid w:val="00F76183"/>
    <w:rsid w:val="00F802DB"/>
    <w:rsid w:val="00F8444D"/>
    <w:rsid w:val="00F84513"/>
    <w:rsid w:val="00F85ABD"/>
    <w:rsid w:val="00F86AFA"/>
    <w:rsid w:val="00F87537"/>
    <w:rsid w:val="00F90046"/>
    <w:rsid w:val="00F92EF8"/>
    <w:rsid w:val="00F934C0"/>
    <w:rsid w:val="00F9496E"/>
    <w:rsid w:val="00F94FFD"/>
    <w:rsid w:val="00F95167"/>
    <w:rsid w:val="00F95990"/>
    <w:rsid w:val="00F95C5D"/>
    <w:rsid w:val="00F974A7"/>
    <w:rsid w:val="00FA4630"/>
    <w:rsid w:val="00FA487B"/>
    <w:rsid w:val="00FA4C36"/>
    <w:rsid w:val="00FA500B"/>
    <w:rsid w:val="00FA7A2E"/>
    <w:rsid w:val="00FB1877"/>
    <w:rsid w:val="00FB26D0"/>
    <w:rsid w:val="00FB3669"/>
    <w:rsid w:val="00FB45C3"/>
    <w:rsid w:val="00FB4705"/>
    <w:rsid w:val="00FB597F"/>
    <w:rsid w:val="00FB6FD4"/>
    <w:rsid w:val="00FB7114"/>
    <w:rsid w:val="00FC03A6"/>
    <w:rsid w:val="00FC4309"/>
    <w:rsid w:val="00FC48AE"/>
    <w:rsid w:val="00FC53DA"/>
    <w:rsid w:val="00FC60F9"/>
    <w:rsid w:val="00FC6F7B"/>
    <w:rsid w:val="00FD24AC"/>
    <w:rsid w:val="00FD2575"/>
    <w:rsid w:val="00FD5721"/>
    <w:rsid w:val="00FD609B"/>
    <w:rsid w:val="00FD6ADF"/>
    <w:rsid w:val="00FD7CC0"/>
    <w:rsid w:val="00FE254D"/>
    <w:rsid w:val="00FE3CC7"/>
    <w:rsid w:val="00FE3CDA"/>
    <w:rsid w:val="00FF0218"/>
    <w:rsid w:val="00FF048F"/>
    <w:rsid w:val="00FF0DEB"/>
    <w:rsid w:val="00FF212B"/>
    <w:rsid w:val="00FF57AF"/>
    <w:rsid w:val="00FF6521"/>
    <w:rsid w:val="00FF7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9D9B6"/>
  <w15:docId w15:val="{EBDB66E6-C30D-4DF4-93FC-6986A7FC1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167527"/>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67527"/>
    <w:rPr>
      <w:rFonts w:ascii="Arial" w:eastAsia="Times New Roman" w:hAnsi="Arial" w:cs="Arial"/>
      <w:noProof/>
      <w:szCs w:val="24"/>
    </w:rPr>
  </w:style>
  <w:style w:type="paragraph" w:customStyle="1" w:styleId="EndNoteBibliography">
    <w:name w:val="EndNote Bibliography"/>
    <w:basedOn w:val="Normal"/>
    <w:link w:val="EndNoteBibliographyChar"/>
    <w:rsid w:val="00167527"/>
    <w:rPr>
      <w:rFonts w:ascii="Arial" w:hAnsi="Arial" w:cs="Arial"/>
      <w:noProof/>
      <w:sz w:val="20"/>
    </w:rPr>
  </w:style>
  <w:style w:type="character" w:customStyle="1" w:styleId="EndNoteBibliographyChar">
    <w:name w:val="EndNote Bibliography Char"/>
    <w:basedOn w:val="DefaultParagraphFont"/>
    <w:link w:val="EndNoteBibliography"/>
    <w:rsid w:val="00167527"/>
    <w:rPr>
      <w:rFonts w:ascii="Arial" w:eastAsia="Times New Roman" w:hAnsi="Arial" w:cs="Arial"/>
      <w:noProof/>
      <w:szCs w:val="24"/>
    </w:rPr>
  </w:style>
  <w:style w:type="paragraph" w:styleId="NoSpacing">
    <w:name w:val="No Spacing"/>
    <w:uiPriority w:val="1"/>
    <w:qFormat/>
    <w:rsid w:val="00667C47"/>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E543B423AD764B99A73B88FA69D18C" ma:contentTypeVersion="13" ma:contentTypeDescription="Create a new document." ma:contentTypeScope="" ma:versionID="2b8a54acac196529443f190a243a580f">
  <xsd:schema xmlns:xsd="http://www.w3.org/2001/XMLSchema" xmlns:xs="http://www.w3.org/2001/XMLSchema" xmlns:p="http://schemas.microsoft.com/office/2006/metadata/properties" xmlns:ns3="68c3d73f-2513-4f88-925f-5456847284eb" xmlns:ns4="89d166cd-96ad-4635-87f9-5d04e083bcab" targetNamespace="http://schemas.microsoft.com/office/2006/metadata/properties" ma:root="true" ma:fieldsID="f3532b702f0393a6e9bb00d0e8fdad32" ns3:_="" ns4:_="">
    <xsd:import namespace="68c3d73f-2513-4f88-925f-5456847284eb"/>
    <xsd:import namespace="89d166cd-96ad-4635-87f9-5d04e083bc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c3d73f-2513-4f88-925f-5456847284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d166cd-96ad-4635-87f9-5d04e083bc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96704A-969E-45F6-81AA-C3D63EF99C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c3d73f-2513-4f88-925f-5456847284eb"/>
    <ds:schemaRef ds:uri="89d166cd-96ad-4635-87f9-5d04e083bc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F85AD0-0F1D-4C12-AEC6-C00028E466B9}">
  <ds:schemaRefs>
    <ds:schemaRef ds:uri="http://schemas.openxmlformats.org/officeDocument/2006/bibliography"/>
  </ds:schemaRefs>
</ds:datastoreItem>
</file>

<file path=customXml/itemProps3.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2A9EF5-6A73-4DA9-96BE-357E976574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2918</Words>
  <Characters>1663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Lizotte</dc:creator>
  <cp:lastModifiedBy>Terra.E.White</cp:lastModifiedBy>
  <cp:revision>9</cp:revision>
  <dcterms:created xsi:type="dcterms:W3CDTF">2021-10-19T19:43:00Z</dcterms:created>
  <dcterms:modified xsi:type="dcterms:W3CDTF">2021-11-0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543B423AD764B99A73B88FA69D18C</vt:lpwstr>
  </property>
</Properties>
</file>